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charts/chart10.xml" ContentType="application/vnd.openxmlformats-officedocument.drawingml.chart+xml"/>
  <Default Extension="bin" ContentType="application/vnd.openxmlformats-officedocument.oleObject"/>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charts/chart8.xml" ContentType="application/vnd.openxmlformats-officedocument.drawingml.chart+xml"/>
  <Override PartName="/word/charts/chart9.xml" ContentType="application/vnd.openxmlformats-officedocument.drawingml.chart+xml"/>
  <Override PartName="/docProps/app.xml" ContentType="application/vnd.openxmlformats-officedocument.extended-properties+xml"/>
  <Override PartName="/word/settings.xml" ContentType="application/vnd.openxmlformats-officedocument.wordprocessingml.settings+xml"/>
  <Override PartName="/word/charts/chart6.xml" ContentType="application/vnd.openxmlformats-officedocument.drawingml.chart+xml"/>
  <Override PartName="/word/charts/chart7.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Default Extension="tiff" ContentType="image/tiff"/>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charts/chart1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3027C" w:rsidRDefault="00B3027C" w:rsidP="004A0215">
      <w:pPr>
        <w:spacing w:line="480" w:lineRule="auto"/>
        <w:jc w:val="center"/>
        <w:rPr>
          <w:rFonts w:ascii="Times New Roman" w:eastAsia="宋体" w:hAnsi="Times New Roman" w:cs="Times New Roman"/>
          <w:b/>
          <w:kern w:val="0"/>
          <w:sz w:val="28"/>
          <w:szCs w:val="28"/>
          <w:lang w:val="en-GB"/>
        </w:rPr>
      </w:pPr>
      <w:bookmarkStart w:id="0" w:name="OLE_LINK21"/>
      <w:bookmarkStart w:id="1" w:name="OLE_LINK22"/>
      <w:bookmarkStart w:id="2" w:name="OLE_LINK17"/>
      <w:bookmarkStart w:id="3" w:name="OLE_LINK18"/>
      <w:bookmarkStart w:id="4" w:name="OLE_LINK5"/>
      <w:bookmarkStart w:id="5" w:name="OLE_LINK6"/>
      <w:bookmarkStart w:id="6" w:name="OLE_LINK11"/>
      <w:r>
        <w:rPr>
          <w:rFonts w:ascii="Times New Roman" w:eastAsia="宋体" w:hAnsi="Times New Roman" w:cs="Times New Roman" w:hint="eastAsia"/>
          <w:b/>
          <w:kern w:val="0"/>
          <w:sz w:val="28"/>
          <w:szCs w:val="28"/>
          <w:lang w:val="en-GB"/>
        </w:rPr>
        <w:t>Supplementary Material</w:t>
      </w:r>
    </w:p>
    <w:p w:rsidR="004A0215" w:rsidRPr="00D91B03" w:rsidRDefault="004A0215" w:rsidP="004A0215">
      <w:pPr>
        <w:spacing w:line="480" w:lineRule="auto"/>
        <w:jc w:val="center"/>
        <w:rPr>
          <w:rFonts w:ascii="Times New Roman" w:eastAsia="宋体" w:hAnsi="Times New Roman" w:cs="Times New Roman"/>
          <w:b/>
          <w:kern w:val="0"/>
          <w:sz w:val="28"/>
          <w:szCs w:val="28"/>
          <w:lang w:val="en-GB"/>
        </w:rPr>
      </w:pPr>
      <w:r>
        <w:rPr>
          <w:rFonts w:ascii="Times New Roman" w:eastAsia="宋体" w:hAnsi="Times New Roman" w:cs="Times New Roman" w:hint="eastAsia"/>
          <w:b/>
          <w:kern w:val="0"/>
          <w:sz w:val="28"/>
          <w:szCs w:val="28"/>
          <w:lang w:val="en-GB"/>
        </w:rPr>
        <w:t>Horizontal transfer mediated proliferation of antibiotic resistance genes in high-fat diet induced obesity</w:t>
      </w:r>
      <w:bookmarkEnd w:id="0"/>
      <w:bookmarkEnd w:id="1"/>
      <w:r>
        <w:rPr>
          <w:rFonts w:ascii="Times New Roman" w:eastAsia="宋体" w:hAnsi="Times New Roman" w:cs="Times New Roman" w:hint="eastAsia"/>
          <w:b/>
          <w:kern w:val="0"/>
          <w:sz w:val="28"/>
          <w:szCs w:val="28"/>
          <w:lang w:val="en-GB"/>
        </w:rPr>
        <w:t xml:space="preserve"> mice</w:t>
      </w:r>
      <w:bookmarkEnd w:id="2"/>
      <w:bookmarkEnd w:id="3"/>
      <w:r w:rsidRPr="00D91B03">
        <w:rPr>
          <w:rFonts w:ascii="Times New Roman" w:eastAsia="宋体" w:hAnsi="Times New Roman" w:cs="Times New Roman"/>
          <w:b/>
          <w:kern w:val="0"/>
          <w:sz w:val="28"/>
          <w:szCs w:val="28"/>
          <w:lang w:val="en-GB"/>
        </w:rPr>
        <w:t xml:space="preserve"> </w:t>
      </w:r>
    </w:p>
    <w:p w:rsidR="004A0215" w:rsidRPr="00D91B03" w:rsidRDefault="004A0215" w:rsidP="004A0215">
      <w:pPr>
        <w:spacing w:line="480" w:lineRule="auto"/>
        <w:jc w:val="center"/>
        <w:rPr>
          <w:rFonts w:ascii="Times New Roman" w:eastAsia="宋体" w:hAnsi="Times New Roman" w:cs="Times New Roman"/>
          <w:b/>
          <w:kern w:val="0"/>
          <w:sz w:val="28"/>
          <w:szCs w:val="28"/>
          <w:lang w:val="en-GB"/>
        </w:rPr>
      </w:pPr>
    </w:p>
    <w:p w:rsidR="004A0215" w:rsidRPr="00D91B03" w:rsidRDefault="004A0215" w:rsidP="004A0215">
      <w:pPr>
        <w:spacing w:line="480" w:lineRule="auto"/>
        <w:jc w:val="left"/>
        <w:rPr>
          <w:rFonts w:ascii="Times New Roman" w:hAnsi="Times New Roman" w:cs="Times New Roman"/>
          <w:sz w:val="24"/>
          <w:szCs w:val="24"/>
          <w:vertAlign w:val="superscript"/>
        </w:rPr>
      </w:pPr>
      <w:bookmarkStart w:id="7" w:name="OLE_LINK90"/>
      <w:bookmarkStart w:id="8" w:name="OLE_LINK91"/>
      <w:r w:rsidRPr="00D91B03">
        <w:rPr>
          <w:rFonts w:ascii="Times New Roman" w:hAnsi="Times New Roman" w:cs="Times New Roman"/>
          <w:sz w:val="24"/>
          <w:szCs w:val="24"/>
        </w:rPr>
        <w:t>Rui Wang</w:t>
      </w:r>
      <w:bookmarkStart w:id="9" w:name="OLE_LINK54"/>
      <w:bookmarkStart w:id="10" w:name="OLE_LINK55"/>
      <w:r>
        <w:rPr>
          <w:rFonts w:ascii="Times New Roman" w:hAnsi="Times New Roman" w:cs="Times New Roman" w:hint="eastAsia"/>
          <w:sz w:val="24"/>
          <w:szCs w:val="24"/>
          <w:vertAlign w:val="superscript"/>
        </w:rPr>
        <w:t xml:space="preserve"> </w:t>
      </w:r>
      <w:r w:rsidRPr="00D91B03">
        <w:rPr>
          <w:rFonts w:ascii="Times New Roman" w:hAnsi="Times New Roman" w:cs="Times New Roman"/>
          <w:sz w:val="24"/>
          <w:szCs w:val="24"/>
          <w:vertAlign w:val="superscript"/>
        </w:rPr>
        <w:t>a</w:t>
      </w:r>
      <w:bookmarkEnd w:id="9"/>
      <w:bookmarkEnd w:id="10"/>
      <w:r w:rsidRPr="00D91B03">
        <w:rPr>
          <w:rFonts w:ascii="Times New Roman" w:hAnsi="Times New Roman" w:cs="Times New Roman"/>
          <w:sz w:val="24"/>
          <w:szCs w:val="24"/>
        </w:rPr>
        <w:t>, Dawei Chen</w:t>
      </w:r>
      <w:r w:rsidRPr="00D91B03">
        <w:rPr>
          <w:rFonts w:ascii="Times New Roman" w:hAnsi="Times New Roman" w:cs="Times New Roman"/>
          <w:sz w:val="24"/>
          <w:szCs w:val="24"/>
          <w:vertAlign w:val="superscript"/>
        </w:rPr>
        <w:t xml:space="preserve"> </w:t>
      </w:r>
      <w:r>
        <w:rPr>
          <w:rFonts w:ascii="Times New Roman" w:hAnsi="Times New Roman" w:cs="Times New Roman" w:hint="eastAsia"/>
          <w:sz w:val="24"/>
          <w:szCs w:val="24"/>
          <w:vertAlign w:val="superscript"/>
        </w:rPr>
        <w:t>b</w:t>
      </w:r>
      <w:r w:rsidRPr="00D91B03">
        <w:rPr>
          <w:rStyle w:val="aa"/>
          <w:rFonts w:ascii="Times New Roman" w:hAnsi="Times New Roman" w:cs="Times New Roman"/>
          <w:sz w:val="24"/>
          <w:szCs w:val="24"/>
        </w:rPr>
        <w:footnoteReference w:customMarkFollows="1" w:id="1"/>
        <w:t>*</w:t>
      </w:r>
      <w:r w:rsidRPr="00D91B03">
        <w:rPr>
          <w:rFonts w:ascii="Times New Roman" w:hAnsi="Times New Roman" w:cs="Times New Roman"/>
          <w:sz w:val="24"/>
          <w:szCs w:val="24"/>
        </w:rPr>
        <w:t>,</w:t>
      </w:r>
      <w:r>
        <w:rPr>
          <w:rFonts w:ascii="Times New Roman" w:hAnsi="Times New Roman" w:cs="Times New Roman" w:hint="eastAsia"/>
          <w:sz w:val="24"/>
          <w:szCs w:val="24"/>
        </w:rPr>
        <w:t xml:space="preserve"> Fang Wang </w:t>
      </w:r>
      <w:r>
        <w:rPr>
          <w:rFonts w:ascii="Times New Roman" w:hAnsi="Times New Roman" w:cs="Times New Roman" w:hint="eastAsia"/>
          <w:sz w:val="24"/>
          <w:szCs w:val="24"/>
          <w:vertAlign w:val="superscript"/>
        </w:rPr>
        <w:t>c</w:t>
      </w:r>
      <w:r w:rsidRPr="00D91B03">
        <w:rPr>
          <w:rFonts w:ascii="Times New Roman" w:hAnsi="Times New Roman" w:cs="Times New Roman"/>
          <w:sz w:val="24"/>
          <w:szCs w:val="24"/>
        </w:rPr>
        <w:t>,</w:t>
      </w:r>
      <w:r>
        <w:rPr>
          <w:rFonts w:ascii="Times New Roman" w:hAnsi="Times New Roman" w:cs="Times New Roman" w:hint="eastAsia"/>
          <w:sz w:val="24"/>
          <w:szCs w:val="24"/>
        </w:rPr>
        <w:t xml:space="preserve"> </w:t>
      </w:r>
      <w:r w:rsidRPr="00D91B03">
        <w:rPr>
          <w:rFonts w:ascii="Times New Roman" w:hAnsi="Times New Roman" w:cs="Times New Roman"/>
          <w:sz w:val="24"/>
          <w:szCs w:val="24"/>
        </w:rPr>
        <w:t>Xiuqin Fan</w:t>
      </w:r>
      <w:r w:rsidRPr="00D91B03">
        <w:rPr>
          <w:rFonts w:ascii="Times New Roman" w:hAnsi="Times New Roman" w:cs="Times New Roman"/>
          <w:sz w:val="24"/>
          <w:szCs w:val="24"/>
          <w:vertAlign w:val="superscript"/>
        </w:rPr>
        <w:t xml:space="preserve"> </w:t>
      </w:r>
      <w:bookmarkStart w:id="11" w:name="OLE_LINK71"/>
      <w:bookmarkStart w:id="12" w:name="OLE_LINK72"/>
      <w:r w:rsidRPr="00D91B03">
        <w:rPr>
          <w:rFonts w:ascii="Times New Roman" w:hAnsi="Times New Roman" w:cs="Times New Roman"/>
          <w:sz w:val="24"/>
          <w:szCs w:val="24"/>
          <w:vertAlign w:val="superscript"/>
        </w:rPr>
        <w:t>a</w:t>
      </w:r>
      <w:bookmarkEnd w:id="11"/>
      <w:bookmarkEnd w:id="12"/>
      <w:r w:rsidRPr="00D91B03">
        <w:rPr>
          <w:rFonts w:ascii="Times New Roman" w:hAnsi="Times New Roman" w:cs="Times New Roman"/>
          <w:sz w:val="24"/>
          <w:szCs w:val="24"/>
        </w:rPr>
        <w:t>,</w:t>
      </w:r>
      <w:r>
        <w:rPr>
          <w:rFonts w:ascii="Times New Roman" w:hAnsi="Times New Roman" w:cs="Times New Roman" w:hint="eastAsia"/>
          <w:sz w:val="24"/>
          <w:szCs w:val="24"/>
        </w:rPr>
        <w:t xml:space="preserve"> </w:t>
      </w:r>
      <w:r w:rsidRPr="00D91B03">
        <w:rPr>
          <w:rFonts w:ascii="Times New Roman" w:hAnsi="Times New Roman" w:cs="Times New Roman"/>
          <w:sz w:val="24"/>
          <w:szCs w:val="24"/>
        </w:rPr>
        <w:t>Chaonan Fan</w:t>
      </w:r>
      <w:r w:rsidRPr="00D91B03">
        <w:rPr>
          <w:rFonts w:ascii="Times New Roman" w:hAnsi="Times New Roman" w:cs="Times New Roman"/>
          <w:sz w:val="24"/>
          <w:szCs w:val="24"/>
          <w:vertAlign w:val="superscript"/>
        </w:rPr>
        <w:t xml:space="preserve"> a</w:t>
      </w:r>
      <w:r w:rsidRPr="00D91B03">
        <w:rPr>
          <w:rFonts w:ascii="Times New Roman" w:hAnsi="Times New Roman" w:cs="Times New Roman"/>
          <w:sz w:val="24"/>
          <w:szCs w:val="24"/>
        </w:rPr>
        <w:t xml:space="preserve">, </w:t>
      </w:r>
      <w:r>
        <w:rPr>
          <w:rFonts w:ascii="Times New Roman" w:hAnsi="Times New Roman" w:cs="Times New Roman" w:hint="eastAsia"/>
          <w:sz w:val="24"/>
          <w:szCs w:val="24"/>
        </w:rPr>
        <w:t>Tiantian Tang</w:t>
      </w:r>
      <w:r>
        <w:rPr>
          <w:rFonts w:ascii="Times New Roman" w:hAnsi="Times New Roman" w:cs="Times New Roman" w:hint="eastAsia"/>
          <w:sz w:val="24"/>
          <w:szCs w:val="24"/>
          <w:vertAlign w:val="superscript"/>
        </w:rPr>
        <w:t xml:space="preserve"> </w:t>
      </w:r>
      <w:r w:rsidRPr="00D91B03">
        <w:rPr>
          <w:rFonts w:ascii="Times New Roman" w:hAnsi="Times New Roman" w:cs="Times New Roman"/>
          <w:sz w:val="24"/>
          <w:szCs w:val="24"/>
          <w:vertAlign w:val="superscript"/>
        </w:rPr>
        <w:t>a</w:t>
      </w:r>
      <w:r>
        <w:rPr>
          <w:rFonts w:ascii="Times New Roman" w:hAnsi="Times New Roman" w:cs="Times New Roman" w:hint="eastAsia"/>
          <w:sz w:val="24"/>
          <w:szCs w:val="24"/>
        </w:rPr>
        <w:t>, Ping Li</w:t>
      </w:r>
      <w:r w:rsidRPr="00D82919">
        <w:rPr>
          <w:rFonts w:ascii="Times New Roman" w:hAnsi="Times New Roman" w:cs="Times New Roman"/>
          <w:sz w:val="24"/>
          <w:szCs w:val="24"/>
          <w:vertAlign w:val="superscript"/>
        </w:rPr>
        <w:t xml:space="preserve"> </w:t>
      </w:r>
      <w:r w:rsidRPr="00D91B03">
        <w:rPr>
          <w:rFonts w:ascii="Times New Roman" w:hAnsi="Times New Roman" w:cs="Times New Roman"/>
          <w:sz w:val="24"/>
          <w:szCs w:val="24"/>
          <w:vertAlign w:val="superscript"/>
        </w:rPr>
        <w:t>a</w:t>
      </w:r>
      <w:r>
        <w:rPr>
          <w:rFonts w:ascii="Times New Roman" w:hAnsi="Times New Roman" w:cs="Times New Roman" w:hint="eastAsia"/>
          <w:sz w:val="24"/>
          <w:szCs w:val="24"/>
        </w:rPr>
        <w:t>, Mengyi Yang</w:t>
      </w:r>
      <w:r w:rsidRPr="00D82919">
        <w:rPr>
          <w:rFonts w:ascii="Times New Roman" w:hAnsi="Times New Roman" w:cs="Times New Roman"/>
          <w:sz w:val="24"/>
          <w:szCs w:val="24"/>
          <w:vertAlign w:val="superscript"/>
        </w:rPr>
        <w:t xml:space="preserve"> </w:t>
      </w:r>
      <w:r w:rsidRPr="00D91B03">
        <w:rPr>
          <w:rFonts w:ascii="Times New Roman" w:hAnsi="Times New Roman" w:cs="Times New Roman"/>
          <w:sz w:val="24"/>
          <w:szCs w:val="24"/>
          <w:vertAlign w:val="superscript"/>
        </w:rPr>
        <w:t>a</w:t>
      </w:r>
      <w:r>
        <w:rPr>
          <w:rFonts w:ascii="Times New Roman" w:hAnsi="Times New Roman" w:cs="Times New Roman" w:hint="eastAsia"/>
          <w:sz w:val="24"/>
          <w:szCs w:val="24"/>
        </w:rPr>
        <w:t>,</w:t>
      </w:r>
      <w:r w:rsidRPr="00D91B03">
        <w:rPr>
          <w:rFonts w:ascii="Times New Roman" w:hAnsi="Times New Roman" w:cs="Times New Roman"/>
          <w:sz w:val="24"/>
          <w:szCs w:val="24"/>
        </w:rPr>
        <w:t xml:space="preserve"> Yunfeng Zhao</w:t>
      </w:r>
      <w:r w:rsidRPr="00D91B03">
        <w:rPr>
          <w:rFonts w:ascii="Times New Roman" w:hAnsi="Times New Roman" w:cs="Times New Roman"/>
          <w:sz w:val="24"/>
          <w:szCs w:val="24"/>
          <w:vertAlign w:val="superscript"/>
        </w:rPr>
        <w:t xml:space="preserve"> </w:t>
      </w:r>
      <w:r>
        <w:rPr>
          <w:rFonts w:ascii="Times New Roman" w:hAnsi="Times New Roman" w:cs="Times New Roman" w:hint="eastAsia"/>
          <w:sz w:val="24"/>
          <w:szCs w:val="24"/>
          <w:vertAlign w:val="superscript"/>
        </w:rPr>
        <w:t>b</w:t>
      </w:r>
      <w:r w:rsidRPr="00D91B03">
        <w:rPr>
          <w:rFonts w:ascii="Times New Roman" w:hAnsi="Times New Roman" w:cs="Times New Roman"/>
          <w:sz w:val="24"/>
          <w:szCs w:val="24"/>
        </w:rPr>
        <w:t>,</w:t>
      </w:r>
      <w:r>
        <w:rPr>
          <w:rFonts w:ascii="Times New Roman" w:hAnsi="Times New Roman" w:cs="Times New Roman" w:hint="eastAsia"/>
          <w:sz w:val="24"/>
          <w:szCs w:val="24"/>
        </w:rPr>
        <w:t xml:space="preserve"> </w:t>
      </w:r>
      <w:r w:rsidRPr="00D91B03">
        <w:rPr>
          <w:rFonts w:ascii="Times New Roman" w:hAnsi="Times New Roman" w:cs="Times New Roman"/>
          <w:sz w:val="24"/>
          <w:szCs w:val="24"/>
        </w:rPr>
        <w:t xml:space="preserve">Kemin Qi </w:t>
      </w:r>
      <w:r w:rsidRPr="00D91B03">
        <w:rPr>
          <w:rFonts w:ascii="Times New Roman" w:hAnsi="Times New Roman" w:cs="Times New Roman"/>
          <w:sz w:val="24"/>
          <w:szCs w:val="24"/>
          <w:vertAlign w:val="superscript"/>
        </w:rPr>
        <w:t>a</w:t>
      </w:r>
      <w:r w:rsidRPr="00D91B03">
        <w:rPr>
          <w:rStyle w:val="aa"/>
          <w:rFonts w:ascii="Times New Roman" w:hAnsi="Times New Roman" w:cs="Times New Roman"/>
          <w:sz w:val="24"/>
          <w:szCs w:val="24"/>
        </w:rPr>
        <w:footnoteReference w:customMarkFollows="1" w:id="2"/>
        <w:t>*</w:t>
      </w:r>
    </w:p>
    <w:bookmarkEnd w:id="7"/>
    <w:bookmarkEnd w:id="8"/>
    <w:p w:rsidR="004A0215" w:rsidRDefault="004A0215" w:rsidP="004A0215">
      <w:pPr>
        <w:adjustRightInd w:val="0"/>
        <w:snapToGrid w:val="0"/>
        <w:spacing w:line="480" w:lineRule="auto"/>
        <w:rPr>
          <w:rFonts w:ascii="Times New Roman" w:hAnsi="Times New Roman" w:cs="Times New Roman"/>
          <w:color w:val="0D0D0D" w:themeColor="text1" w:themeTint="F2"/>
          <w:sz w:val="24"/>
          <w:szCs w:val="24"/>
        </w:rPr>
      </w:pPr>
      <w:r w:rsidRPr="005474A1">
        <w:rPr>
          <w:rFonts w:ascii="Times New Roman" w:hAnsi="Times New Roman" w:cs="Times New Roman"/>
          <w:color w:val="0D0D0D" w:themeColor="text1" w:themeTint="F2"/>
          <w:sz w:val="24"/>
          <w:szCs w:val="24"/>
          <w:vertAlign w:val="superscript"/>
        </w:rPr>
        <w:t>a</w:t>
      </w:r>
      <w:r w:rsidRPr="005474A1">
        <w:rPr>
          <w:rFonts w:ascii="Times New Roman" w:hAnsi="Times New Roman" w:cs="Times New Roman"/>
          <w:color w:val="0D0D0D" w:themeColor="text1" w:themeTint="F2"/>
          <w:sz w:val="24"/>
          <w:szCs w:val="24"/>
        </w:rPr>
        <w:t xml:space="preserve"> Laboratory of Nutrition and Development, Beijing Pediatric Research Institute, Beijing Children’s Hospital, Capital Medical University, National Center for Children’s Health, Beijing, 100045, P. R. China.</w:t>
      </w:r>
    </w:p>
    <w:p w:rsidR="004A0215" w:rsidRPr="00D91B03" w:rsidRDefault="00946CE1" w:rsidP="004A0215">
      <w:pPr>
        <w:spacing w:line="480" w:lineRule="auto"/>
        <w:rPr>
          <w:rFonts w:ascii="Times New Roman" w:hAnsi="Times New Roman" w:cs="Times New Roman"/>
          <w:sz w:val="24"/>
          <w:szCs w:val="24"/>
        </w:rPr>
      </w:pPr>
      <w:r>
        <w:rPr>
          <w:rFonts w:ascii="Times New Roman" w:hAnsi="Times New Roman" w:cs="Times New Roman" w:hint="eastAsia"/>
          <w:sz w:val="24"/>
          <w:szCs w:val="24"/>
          <w:vertAlign w:val="superscript"/>
        </w:rPr>
        <w:t>b</w:t>
      </w:r>
      <w:r w:rsidRPr="00D91B03">
        <w:rPr>
          <w:rFonts w:ascii="Times New Roman" w:hAnsi="Times New Roman" w:cs="Times New Roman"/>
          <w:sz w:val="24"/>
          <w:szCs w:val="24"/>
        </w:rPr>
        <w:t xml:space="preserve"> </w:t>
      </w:r>
      <w:r w:rsidRPr="00596229">
        <w:rPr>
          <w:rFonts w:ascii="Times New Roman" w:hAnsi="Times New Roman" w:cs="Times New Roman"/>
          <w:sz w:val="24"/>
          <w:szCs w:val="24"/>
        </w:rPr>
        <w:t>NHC Key Laboratory of Food Safety Risk Assessment, Chinese Academy of Medical Science Research Unit (No. 2019RU014), China National Center for Food Safety Risk Assessment</w:t>
      </w:r>
    </w:p>
    <w:p w:rsidR="004A0215" w:rsidRDefault="004A0215" w:rsidP="004A0215">
      <w:pPr>
        <w:spacing w:line="480" w:lineRule="auto"/>
        <w:rPr>
          <w:rFonts w:ascii="Times New Roman" w:hAnsi="Times New Roman" w:cs="Times New Roman"/>
          <w:sz w:val="24"/>
          <w:szCs w:val="24"/>
        </w:rPr>
      </w:pPr>
      <w:r>
        <w:rPr>
          <w:rFonts w:ascii="Times New Roman" w:hAnsi="Times New Roman" w:cs="Times New Roman" w:hint="eastAsia"/>
          <w:sz w:val="24"/>
          <w:szCs w:val="24"/>
          <w:vertAlign w:val="superscript"/>
        </w:rPr>
        <w:t>c</w:t>
      </w:r>
      <w:r w:rsidRPr="00FC42BC">
        <w:rPr>
          <w:rFonts w:ascii="Times New Roman" w:hAnsi="Times New Roman" w:cs="Times New Roman"/>
          <w:sz w:val="24"/>
          <w:szCs w:val="24"/>
        </w:rPr>
        <w:t xml:space="preserve"> Department of Psychiatry, Beijing</w:t>
      </w:r>
      <w:r>
        <w:rPr>
          <w:rFonts w:ascii="Times New Roman" w:hAnsi="Times New Roman" w:cs="Times New Roman" w:hint="eastAsia"/>
          <w:sz w:val="24"/>
          <w:szCs w:val="24"/>
        </w:rPr>
        <w:t xml:space="preserve"> </w:t>
      </w:r>
      <w:r w:rsidRPr="00FC42BC">
        <w:rPr>
          <w:rFonts w:ascii="Times New Roman" w:hAnsi="Times New Roman" w:cs="Times New Roman"/>
          <w:sz w:val="24"/>
          <w:szCs w:val="24"/>
        </w:rPr>
        <w:t>Children’s Hospital, Capital Medical University, National Center for Children’s</w:t>
      </w:r>
      <w:r>
        <w:rPr>
          <w:rFonts w:ascii="Times New Roman" w:hAnsi="Times New Roman" w:cs="Times New Roman" w:hint="eastAsia"/>
          <w:sz w:val="24"/>
          <w:szCs w:val="24"/>
        </w:rPr>
        <w:t xml:space="preserve"> </w:t>
      </w:r>
      <w:r w:rsidRPr="00FC42BC">
        <w:rPr>
          <w:rFonts w:ascii="Times New Roman" w:hAnsi="Times New Roman" w:cs="Times New Roman"/>
          <w:sz w:val="24"/>
          <w:szCs w:val="24"/>
        </w:rPr>
        <w:t>Health, Beijing, China</w:t>
      </w:r>
    </w:p>
    <w:p w:rsidR="00B3027C" w:rsidRDefault="00B3027C">
      <w:pPr>
        <w:widowControl/>
        <w:jc w:val="left"/>
        <w:rPr>
          <w:rFonts w:ascii="Times New Roman" w:hAnsi="Times New Roman" w:cs="Times New Roman"/>
          <w:sz w:val="24"/>
          <w:szCs w:val="24"/>
        </w:rPr>
      </w:pPr>
      <w:r>
        <w:rPr>
          <w:rFonts w:ascii="Times New Roman" w:hAnsi="Times New Roman" w:cs="Times New Roman"/>
          <w:sz w:val="24"/>
          <w:szCs w:val="24"/>
        </w:rPr>
        <w:br w:type="page"/>
      </w:r>
    </w:p>
    <w:bookmarkEnd w:id="4"/>
    <w:bookmarkEnd w:id="5"/>
    <w:bookmarkEnd w:id="6"/>
    <w:p w:rsidR="00501F32" w:rsidRDefault="00501F32" w:rsidP="00150705">
      <w:pPr>
        <w:spacing w:line="480" w:lineRule="auto"/>
        <w:rPr>
          <w:rFonts w:ascii="Times New Roman" w:hAnsi="Times New Roman" w:cs="Times New Roman" w:hint="eastAsia"/>
          <w:b/>
          <w:sz w:val="28"/>
          <w:szCs w:val="28"/>
        </w:rPr>
      </w:pPr>
      <w:r>
        <w:rPr>
          <w:rFonts w:ascii="Times New Roman" w:hAnsi="Times New Roman" w:cs="Times New Roman" w:hint="eastAsia"/>
          <w:b/>
          <w:sz w:val="28"/>
          <w:szCs w:val="28"/>
        </w:rPr>
        <w:lastRenderedPageBreak/>
        <w:t xml:space="preserve">Text S1 </w:t>
      </w:r>
    </w:p>
    <w:p w:rsidR="00406576" w:rsidRPr="00150705" w:rsidRDefault="00406576" w:rsidP="00150705">
      <w:pPr>
        <w:spacing w:line="480" w:lineRule="auto"/>
        <w:rPr>
          <w:rFonts w:ascii="Times New Roman" w:hAnsi="Times New Roman" w:cs="Times New Roman"/>
          <w:b/>
          <w:sz w:val="28"/>
          <w:szCs w:val="28"/>
        </w:rPr>
      </w:pPr>
      <w:r w:rsidRPr="00150705">
        <w:rPr>
          <w:rFonts w:ascii="Times New Roman" w:hAnsi="Times New Roman" w:cs="Times New Roman"/>
          <w:b/>
          <w:sz w:val="28"/>
          <w:szCs w:val="28"/>
        </w:rPr>
        <w:t xml:space="preserve">Materials and methods </w:t>
      </w:r>
    </w:p>
    <w:p w:rsidR="00406576" w:rsidRPr="00150705" w:rsidRDefault="00705E85" w:rsidP="00150705">
      <w:pPr>
        <w:spacing w:line="480" w:lineRule="auto"/>
        <w:rPr>
          <w:rFonts w:ascii="Times New Roman" w:eastAsia="宋体" w:hAnsi="Times New Roman" w:cs="Times New Roman"/>
          <w:b/>
          <w:sz w:val="24"/>
          <w:szCs w:val="24"/>
        </w:rPr>
      </w:pPr>
      <w:r w:rsidRPr="00150705">
        <w:rPr>
          <w:rFonts w:ascii="Times New Roman" w:eastAsia="宋体" w:hAnsi="Times New Roman" w:cs="Times New Roman"/>
          <w:b/>
          <w:sz w:val="24"/>
          <w:szCs w:val="24"/>
        </w:rPr>
        <w:t>F</w:t>
      </w:r>
      <w:r w:rsidRPr="00150705">
        <w:rPr>
          <w:rFonts w:ascii="Times New Roman" w:eastAsia="宋体" w:hAnsi="Times New Roman" w:cs="Times New Roman" w:hint="eastAsia"/>
          <w:b/>
          <w:sz w:val="24"/>
          <w:szCs w:val="24"/>
        </w:rPr>
        <w:t>ecal metabolites identification and quantitation</w:t>
      </w:r>
      <w:r w:rsidR="00406576" w:rsidRPr="00150705">
        <w:rPr>
          <w:rFonts w:ascii="Times New Roman" w:eastAsia="宋体" w:hAnsi="Times New Roman" w:cs="Times New Roman"/>
          <w:b/>
          <w:sz w:val="24"/>
          <w:szCs w:val="24"/>
        </w:rPr>
        <w:t xml:space="preserve">  </w:t>
      </w:r>
    </w:p>
    <w:p w:rsidR="00B36FAD" w:rsidRDefault="00FE4885" w:rsidP="00150705">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w:t>
      </w:r>
      <w:r>
        <w:rPr>
          <w:rFonts w:ascii="Times New Roman" w:hAnsi="Times New Roman" w:cs="Times New Roman" w:hint="eastAsia"/>
          <w:color w:val="000000" w:themeColor="text1"/>
          <w:sz w:val="24"/>
          <w:szCs w:val="24"/>
        </w:rPr>
        <w:t>ll of the standards of fecal metabolites were purchased from Sigma-Aldrich(St. Louis, MO, USA), Steraloids Inc. (Newport, RI, USA) and TRC Chemicals (Toronto, ON, Canada).</w:t>
      </w:r>
      <w:r w:rsidR="00F24587">
        <w:rPr>
          <w:rFonts w:ascii="Times New Roman" w:hAnsi="Times New Roman" w:cs="Times New Roman"/>
          <w:color w:val="000000" w:themeColor="text1"/>
          <w:sz w:val="24"/>
          <w:szCs w:val="24"/>
        </w:rPr>
        <w:t>A</w:t>
      </w:r>
      <w:r w:rsidR="00F24587">
        <w:rPr>
          <w:rFonts w:ascii="Times New Roman" w:hAnsi="Times New Roman" w:cs="Times New Roman" w:hint="eastAsia"/>
          <w:color w:val="000000" w:themeColor="text1"/>
          <w:sz w:val="24"/>
          <w:szCs w:val="24"/>
        </w:rPr>
        <w:t>ll the standards were accurately weighed and prepared in water, methanol, sodium hydroxide solution, or hydrochloric acid solution to obtain individual stock solution at a concentration of 5.0 mg/mL.</w:t>
      </w:r>
      <w:r w:rsidR="00B36FAD" w:rsidRPr="00D72012">
        <w:rPr>
          <w:rFonts w:ascii="Times New Roman" w:hAnsi="Times New Roman" w:cs="Times New Roman"/>
          <w:color w:val="000000" w:themeColor="text1"/>
          <w:sz w:val="24"/>
          <w:szCs w:val="24"/>
        </w:rPr>
        <w:t xml:space="preserve"> </w:t>
      </w:r>
      <w:r>
        <w:rPr>
          <w:rFonts w:ascii="Times New Roman" w:hAnsi="Times New Roman" w:cs="Times New Roman" w:hint="eastAsia"/>
          <w:color w:val="000000" w:themeColor="text1"/>
          <w:sz w:val="24"/>
          <w:szCs w:val="24"/>
        </w:rPr>
        <w:t xml:space="preserve">Appropriate amount of each stock solution was mixed to create stock calibration solutions. </w:t>
      </w:r>
    </w:p>
    <w:p w:rsidR="00026CB9" w:rsidRPr="00D72012" w:rsidRDefault="00026CB9" w:rsidP="00150705">
      <w:pPr>
        <w:spacing w:line="360" w:lineRule="auto"/>
        <w:ind w:firstLineChars="100" w:firstLine="24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w:t>
      </w:r>
      <w:r>
        <w:rPr>
          <w:rFonts w:ascii="Times New Roman" w:hAnsi="Times New Roman" w:cs="Times New Roman" w:hint="eastAsia"/>
          <w:color w:val="000000" w:themeColor="text1"/>
          <w:sz w:val="24"/>
          <w:szCs w:val="24"/>
        </w:rPr>
        <w:t xml:space="preserve">ormic acid, methanol, acetonitrile and isopropanol were purchased from Thermo-Fisher Scientific </w:t>
      </w:r>
      <w:r w:rsidR="00DC7B03">
        <w:rPr>
          <w:rFonts w:ascii="Times New Roman" w:hAnsi="Times New Roman" w:cs="Times New Roman" w:hint="eastAsia"/>
          <w:color w:val="000000" w:themeColor="text1"/>
          <w:sz w:val="24"/>
          <w:szCs w:val="24"/>
        </w:rPr>
        <w:t>(FairLawn, NJ, USA)</w:t>
      </w:r>
      <w:r w:rsidR="00204C9F">
        <w:rPr>
          <w:rFonts w:ascii="Times New Roman" w:hAnsi="Times New Roman" w:cs="Times New Roman" w:hint="eastAsia"/>
          <w:color w:val="000000" w:themeColor="text1"/>
          <w:sz w:val="24"/>
          <w:szCs w:val="24"/>
        </w:rPr>
        <w:t xml:space="preserve">. </w:t>
      </w:r>
      <w:r w:rsidR="00043431">
        <w:rPr>
          <w:rFonts w:ascii="Times New Roman" w:hAnsi="Times New Roman" w:cs="Times New Roman" w:hint="eastAsia"/>
          <w:color w:val="000000" w:themeColor="text1"/>
          <w:sz w:val="24"/>
          <w:szCs w:val="24"/>
        </w:rPr>
        <w:t xml:space="preserve">Ultrapure water was produced by a Mill-Q system (Millipore, Billerica, MA, USA). </w:t>
      </w:r>
    </w:p>
    <w:p w:rsidR="006239E3" w:rsidRPr="00BD0191" w:rsidRDefault="006239E3" w:rsidP="00150705">
      <w:pPr>
        <w:spacing w:line="360" w:lineRule="auto"/>
        <w:ind w:firstLineChars="100" w:firstLine="240"/>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 xml:space="preserve">Mouse fecal samples of each group were thawed on ice-bath to diminish degradation. About 10 mg of each sample was weighted and transferred to a new 1.5 mL tube. </w:t>
      </w:r>
      <w:r>
        <w:rPr>
          <w:rFonts w:ascii="Times New Roman" w:hAnsi="Times New Roman" w:cs="Times New Roman"/>
          <w:color w:val="000000" w:themeColor="text1"/>
          <w:sz w:val="24"/>
          <w:szCs w:val="24"/>
        </w:rPr>
        <w:t>A</w:t>
      </w:r>
      <w:r>
        <w:rPr>
          <w:rFonts w:ascii="Times New Roman" w:hAnsi="Times New Roman" w:cs="Times New Roman" w:hint="eastAsia"/>
          <w:color w:val="000000" w:themeColor="text1"/>
          <w:sz w:val="24"/>
          <w:szCs w:val="24"/>
        </w:rPr>
        <w:t xml:space="preserve">nd then 50 </w:t>
      </w:r>
      <w:r>
        <w:rPr>
          <w:rFonts w:ascii="Times New Roman" w:hAnsi="Times New Roman" w:cs="Times New Roman"/>
          <w:color w:val="000000" w:themeColor="text1"/>
          <w:sz w:val="24"/>
          <w:szCs w:val="24"/>
        </w:rPr>
        <w:t>µ</w:t>
      </w:r>
      <w:r>
        <w:rPr>
          <w:rFonts w:ascii="Times New Roman" w:hAnsi="Times New Roman" w:cs="Times New Roman" w:hint="eastAsia"/>
          <w:color w:val="000000" w:themeColor="text1"/>
          <w:sz w:val="24"/>
          <w:szCs w:val="24"/>
        </w:rPr>
        <w:t xml:space="preserve">L of water was added and the sample was homogenated with zirconium oxide beads for 3 min and 240 </w:t>
      </w:r>
      <w:r>
        <w:rPr>
          <w:rFonts w:ascii="Times New Roman" w:hAnsi="Times New Roman" w:cs="Times New Roman"/>
          <w:color w:val="000000" w:themeColor="text1"/>
          <w:sz w:val="24"/>
          <w:szCs w:val="24"/>
        </w:rPr>
        <w:t>µ</w:t>
      </w:r>
      <w:r>
        <w:rPr>
          <w:rFonts w:ascii="Times New Roman" w:hAnsi="Times New Roman" w:cs="Times New Roman" w:hint="eastAsia"/>
          <w:color w:val="000000" w:themeColor="text1"/>
          <w:sz w:val="24"/>
          <w:szCs w:val="24"/>
        </w:rPr>
        <w:t xml:space="preserve">L methanol containing internal standard was added to exact </w:t>
      </w:r>
      <w:r>
        <w:rPr>
          <w:rFonts w:ascii="Times New Roman" w:hAnsi="Times New Roman" w:cs="Times New Roman"/>
          <w:color w:val="000000" w:themeColor="text1"/>
          <w:sz w:val="24"/>
          <w:szCs w:val="24"/>
        </w:rPr>
        <w:t>the</w:t>
      </w:r>
      <w:r>
        <w:rPr>
          <w:rFonts w:ascii="Times New Roman" w:hAnsi="Times New Roman" w:cs="Times New Roman" w:hint="eastAsia"/>
          <w:color w:val="000000" w:themeColor="text1"/>
          <w:sz w:val="24"/>
          <w:szCs w:val="24"/>
        </w:rPr>
        <w:t xml:space="preserve"> metabolites.</w:t>
      </w:r>
      <w:r w:rsidR="002879FE">
        <w:rPr>
          <w:rFonts w:ascii="Times New Roman" w:hAnsi="Times New Roman" w:cs="Times New Roman" w:hint="eastAsia"/>
          <w:color w:val="000000" w:themeColor="text1"/>
          <w:sz w:val="24"/>
          <w:szCs w:val="24"/>
        </w:rPr>
        <w:t xml:space="preserve"> The sample was</w:t>
      </w:r>
      <w:r>
        <w:rPr>
          <w:rFonts w:ascii="Times New Roman" w:hAnsi="Times New Roman" w:cs="Times New Roman" w:hint="eastAsia"/>
          <w:color w:val="000000" w:themeColor="text1"/>
          <w:sz w:val="24"/>
          <w:szCs w:val="24"/>
        </w:rPr>
        <w:t xml:space="preserve"> homogenated for another</w:t>
      </w:r>
      <w:r w:rsidR="002879FE">
        <w:rPr>
          <w:rFonts w:ascii="Times New Roman" w:hAnsi="Times New Roman" w:cs="Times New Roman" w:hint="eastAsia"/>
          <w:color w:val="000000" w:themeColor="text1"/>
          <w:sz w:val="24"/>
          <w:szCs w:val="24"/>
        </w:rPr>
        <w:t xml:space="preserve"> 3 min and then centrifuged at 18000g for 20 min. </w:t>
      </w:r>
      <w:r w:rsidR="002879FE">
        <w:rPr>
          <w:rFonts w:ascii="Times New Roman" w:hAnsi="Times New Roman" w:cs="Times New Roman"/>
          <w:color w:val="000000" w:themeColor="text1"/>
          <w:sz w:val="24"/>
          <w:szCs w:val="24"/>
        </w:rPr>
        <w:t>T</w:t>
      </w:r>
      <w:r w:rsidR="002879FE">
        <w:rPr>
          <w:rFonts w:ascii="Times New Roman" w:hAnsi="Times New Roman" w:cs="Times New Roman" w:hint="eastAsia"/>
          <w:color w:val="000000" w:themeColor="text1"/>
          <w:sz w:val="24"/>
          <w:szCs w:val="24"/>
        </w:rPr>
        <w:t xml:space="preserve">he 40 </w:t>
      </w:r>
      <w:r w:rsidR="002879FE">
        <w:rPr>
          <w:rFonts w:ascii="Times New Roman" w:hAnsi="Times New Roman" w:cs="Times New Roman"/>
          <w:color w:val="000000" w:themeColor="text1"/>
          <w:sz w:val="24"/>
          <w:szCs w:val="24"/>
        </w:rPr>
        <w:t>µ</w:t>
      </w:r>
      <w:r w:rsidR="002879FE">
        <w:rPr>
          <w:rFonts w:ascii="Times New Roman" w:hAnsi="Times New Roman" w:cs="Times New Roman" w:hint="eastAsia"/>
          <w:color w:val="000000" w:themeColor="text1"/>
          <w:sz w:val="24"/>
          <w:szCs w:val="24"/>
        </w:rPr>
        <w:t xml:space="preserve">L of supernatant was </w:t>
      </w:r>
      <w:r w:rsidR="000C1D7F">
        <w:rPr>
          <w:rFonts w:ascii="Times New Roman" w:hAnsi="Times New Roman" w:cs="Times New Roman" w:hint="eastAsia"/>
          <w:color w:val="000000" w:themeColor="text1"/>
          <w:sz w:val="24"/>
          <w:szCs w:val="24"/>
        </w:rPr>
        <w:t>transferred to a 96-well plate and the following procedures were carried out on a Biomek4000 workstation (Biomek4000, Beckman Coulter, Inc.,</w:t>
      </w:r>
      <w:r w:rsidR="001104AC">
        <w:rPr>
          <w:rFonts w:ascii="Times New Roman" w:hAnsi="Times New Roman" w:cs="Times New Roman" w:hint="eastAsia"/>
          <w:color w:val="000000" w:themeColor="text1"/>
          <w:sz w:val="24"/>
          <w:szCs w:val="24"/>
        </w:rPr>
        <w:t xml:space="preserve"> Brea, California, USA</w:t>
      </w:r>
      <w:r w:rsidR="000C1D7F">
        <w:rPr>
          <w:rFonts w:ascii="Times New Roman" w:hAnsi="Times New Roman" w:cs="Times New Roman" w:hint="eastAsia"/>
          <w:color w:val="000000" w:themeColor="text1"/>
          <w:sz w:val="24"/>
          <w:szCs w:val="24"/>
        </w:rPr>
        <w:t>)</w:t>
      </w:r>
      <w:r w:rsidR="001104AC">
        <w:rPr>
          <w:rFonts w:ascii="Times New Roman" w:hAnsi="Times New Roman" w:cs="Times New Roman" w:hint="eastAsia"/>
          <w:color w:val="000000" w:themeColor="text1"/>
          <w:sz w:val="24"/>
          <w:szCs w:val="24"/>
        </w:rPr>
        <w:t xml:space="preserve">. </w:t>
      </w:r>
      <w:r w:rsidR="00E8699D">
        <w:rPr>
          <w:rFonts w:ascii="Times New Roman" w:hAnsi="Times New Roman" w:cs="Times New Roman" w:hint="eastAsia"/>
          <w:color w:val="000000" w:themeColor="text1"/>
          <w:sz w:val="24"/>
          <w:szCs w:val="24"/>
        </w:rPr>
        <w:t xml:space="preserve">40 </w:t>
      </w:r>
      <w:r w:rsidR="00E8699D">
        <w:rPr>
          <w:rFonts w:ascii="Times New Roman" w:hAnsi="Times New Roman" w:cs="Times New Roman"/>
          <w:color w:val="000000" w:themeColor="text1"/>
          <w:sz w:val="24"/>
          <w:szCs w:val="24"/>
        </w:rPr>
        <w:t>µ</w:t>
      </w:r>
      <w:r w:rsidR="00E8699D">
        <w:rPr>
          <w:rFonts w:ascii="Times New Roman" w:hAnsi="Times New Roman" w:cs="Times New Roman" w:hint="eastAsia"/>
          <w:color w:val="000000" w:themeColor="text1"/>
          <w:sz w:val="24"/>
          <w:szCs w:val="24"/>
        </w:rPr>
        <w:t>L of freshly prepared derivative r</w:t>
      </w:r>
      <w:r w:rsidR="00C65E8A">
        <w:rPr>
          <w:rFonts w:ascii="Times New Roman" w:hAnsi="Times New Roman" w:cs="Times New Roman" w:hint="eastAsia"/>
          <w:color w:val="000000" w:themeColor="text1"/>
          <w:sz w:val="24"/>
          <w:szCs w:val="24"/>
        </w:rPr>
        <w:t xml:space="preserve">eagents was added to each well and the plate was sealed. </w:t>
      </w:r>
      <w:r w:rsidR="00C65E8A">
        <w:rPr>
          <w:rFonts w:ascii="Times New Roman" w:hAnsi="Times New Roman" w:cs="Times New Roman"/>
          <w:color w:val="000000" w:themeColor="text1"/>
          <w:sz w:val="24"/>
          <w:szCs w:val="24"/>
        </w:rPr>
        <w:t>T</w:t>
      </w:r>
      <w:r w:rsidR="00C65E8A">
        <w:rPr>
          <w:rFonts w:ascii="Times New Roman" w:hAnsi="Times New Roman" w:cs="Times New Roman" w:hint="eastAsia"/>
          <w:color w:val="000000" w:themeColor="text1"/>
          <w:sz w:val="24"/>
          <w:szCs w:val="24"/>
        </w:rPr>
        <w:t xml:space="preserve">he derivatization was carried out </w:t>
      </w:r>
      <w:bookmarkStart w:id="13" w:name="OLE_LINK109"/>
      <w:bookmarkStart w:id="14" w:name="OLE_LINK110"/>
      <w:r w:rsidR="00C65E8A">
        <w:rPr>
          <w:rFonts w:ascii="Times New Roman" w:hAnsi="Times New Roman" w:cs="Times New Roman" w:hint="eastAsia"/>
          <w:color w:val="000000" w:themeColor="text1"/>
          <w:sz w:val="24"/>
          <w:szCs w:val="24"/>
        </w:rPr>
        <w:t>at 30</w:t>
      </w:r>
      <w:r w:rsidR="00C65E8A">
        <w:rPr>
          <w:rFonts w:ascii="Times New Roman" w:hAnsi="Times New Roman" w:cs="Times New Roman"/>
          <w:color w:val="000000" w:themeColor="text1"/>
          <w:sz w:val="24"/>
          <w:szCs w:val="24"/>
        </w:rPr>
        <w:t>º</w:t>
      </w:r>
      <w:r w:rsidR="00C65E8A">
        <w:rPr>
          <w:rFonts w:ascii="Times New Roman" w:hAnsi="Times New Roman" w:cs="Times New Roman" w:hint="eastAsia"/>
          <w:color w:val="000000" w:themeColor="text1"/>
          <w:sz w:val="24"/>
          <w:szCs w:val="24"/>
        </w:rPr>
        <w:t>C for 60 min</w:t>
      </w:r>
      <w:bookmarkEnd w:id="13"/>
      <w:bookmarkEnd w:id="14"/>
      <w:r w:rsidR="00C65E8A">
        <w:rPr>
          <w:rFonts w:ascii="Times New Roman" w:hAnsi="Times New Roman" w:cs="Times New Roman" w:hint="eastAsia"/>
          <w:color w:val="000000" w:themeColor="text1"/>
          <w:sz w:val="24"/>
          <w:szCs w:val="24"/>
        </w:rPr>
        <w:t xml:space="preserve">. After derivatization, 330 </w:t>
      </w:r>
      <w:r w:rsidR="00C65E8A">
        <w:rPr>
          <w:rFonts w:ascii="Times New Roman" w:hAnsi="Times New Roman" w:cs="Times New Roman"/>
          <w:color w:val="000000" w:themeColor="text1"/>
          <w:sz w:val="24"/>
          <w:szCs w:val="24"/>
        </w:rPr>
        <w:t>µ</w:t>
      </w:r>
      <w:r w:rsidR="00C65E8A">
        <w:rPr>
          <w:rFonts w:ascii="Times New Roman" w:hAnsi="Times New Roman" w:cs="Times New Roman" w:hint="eastAsia"/>
          <w:color w:val="000000" w:themeColor="text1"/>
          <w:sz w:val="24"/>
          <w:szCs w:val="24"/>
        </w:rPr>
        <w:t xml:space="preserve">L of ice-cold 50% methanol solution was added to dilute the sample. </w:t>
      </w:r>
      <w:r w:rsidR="00C65E8A">
        <w:rPr>
          <w:rFonts w:ascii="Times New Roman" w:hAnsi="Times New Roman" w:cs="Times New Roman"/>
          <w:color w:val="000000" w:themeColor="text1"/>
          <w:sz w:val="24"/>
          <w:szCs w:val="24"/>
        </w:rPr>
        <w:t>T</w:t>
      </w:r>
      <w:r w:rsidR="00C65E8A">
        <w:rPr>
          <w:rFonts w:ascii="Times New Roman" w:hAnsi="Times New Roman" w:cs="Times New Roman" w:hint="eastAsia"/>
          <w:color w:val="000000" w:themeColor="text1"/>
          <w:sz w:val="24"/>
          <w:szCs w:val="24"/>
        </w:rPr>
        <w:t>hen the plate was stored at -20</w:t>
      </w:r>
      <w:r w:rsidR="00C65E8A">
        <w:rPr>
          <w:rFonts w:ascii="Times New Roman" w:hAnsi="Times New Roman" w:cs="Times New Roman"/>
          <w:color w:val="000000" w:themeColor="text1"/>
          <w:sz w:val="24"/>
          <w:szCs w:val="24"/>
        </w:rPr>
        <w:t>º</w:t>
      </w:r>
      <w:r w:rsidR="00C65E8A">
        <w:rPr>
          <w:rFonts w:ascii="Times New Roman" w:hAnsi="Times New Roman" w:cs="Times New Roman" w:hint="eastAsia"/>
          <w:color w:val="000000" w:themeColor="text1"/>
          <w:sz w:val="24"/>
          <w:szCs w:val="24"/>
        </w:rPr>
        <w:t xml:space="preserve">C for 20 min and followed by 4000g centrifugation at 4 </w:t>
      </w:r>
      <w:r w:rsidR="00C65E8A">
        <w:rPr>
          <w:rFonts w:ascii="Times New Roman" w:hAnsi="Times New Roman" w:cs="Times New Roman"/>
          <w:color w:val="000000" w:themeColor="text1"/>
          <w:sz w:val="24"/>
          <w:szCs w:val="24"/>
        </w:rPr>
        <w:t>º</w:t>
      </w:r>
      <w:r w:rsidR="00C65E8A">
        <w:rPr>
          <w:rFonts w:ascii="Times New Roman" w:hAnsi="Times New Roman" w:cs="Times New Roman" w:hint="eastAsia"/>
          <w:color w:val="000000" w:themeColor="text1"/>
          <w:sz w:val="24"/>
          <w:szCs w:val="24"/>
        </w:rPr>
        <w:t xml:space="preserve">C for 30 min. </w:t>
      </w:r>
      <w:r w:rsidR="00EE3B32">
        <w:rPr>
          <w:rFonts w:ascii="Times New Roman" w:hAnsi="Times New Roman" w:cs="Times New Roman" w:hint="eastAsia"/>
          <w:color w:val="000000" w:themeColor="text1"/>
          <w:sz w:val="24"/>
          <w:szCs w:val="24"/>
        </w:rPr>
        <w:t xml:space="preserve">135 </w:t>
      </w:r>
      <w:r w:rsidR="00EE3B32">
        <w:rPr>
          <w:rFonts w:ascii="Times New Roman" w:hAnsi="Times New Roman" w:cs="Times New Roman"/>
          <w:color w:val="000000" w:themeColor="text1"/>
          <w:sz w:val="24"/>
          <w:szCs w:val="24"/>
        </w:rPr>
        <w:t>µ</w:t>
      </w:r>
      <w:r w:rsidR="00EE3B32">
        <w:rPr>
          <w:rFonts w:ascii="Times New Roman" w:hAnsi="Times New Roman" w:cs="Times New Roman" w:hint="eastAsia"/>
          <w:color w:val="000000" w:themeColor="text1"/>
          <w:sz w:val="24"/>
          <w:szCs w:val="24"/>
        </w:rPr>
        <w:t xml:space="preserve">L of supernatant was transferred to a new 96-well plate with 10 </w:t>
      </w:r>
      <w:r w:rsidR="00EE3B32">
        <w:rPr>
          <w:rFonts w:ascii="Times New Roman" w:hAnsi="Times New Roman" w:cs="Times New Roman"/>
          <w:color w:val="000000" w:themeColor="text1"/>
          <w:sz w:val="24"/>
          <w:szCs w:val="24"/>
        </w:rPr>
        <w:t>µ</w:t>
      </w:r>
      <w:r w:rsidR="00EE3B32">
        <w:rPr>
          <w:rFonts w:ascii="Times New Roman" w:hAnsi="Times New Roman" w:cs="Times New Roman" w:hint="eastAsia"/>
          <w:color w:val="000000" w:themeColor="text1"/>
          <w:sz w:val="24"/>
          <w:szCs w:val="24"/>
        </w:rPr>
        <w:t xml:space="preserve">L internal standards in each well. Serial dilutions of derivatized stock standards were added to the left wells and the plate was sealed for UHPLC-MS analysis. </w:t>
      </w:r>
    </w:p>
    <w:p w:rsidR="003C321D" w:rsidRDefault="00FD1F99" w:rsidP="00150705">
      <w:pPr>
        <w:spacing w:line="360" w:lineRule="auto"/>
        <w:ind w:firstLineChars="100" w:firstLine="240"/>
        <w:rPr>
          <w:rFonts w:ascii="Times New Roman" w:hAnsi="Times New Roman" w:cs="Times New Roman"/>
          <w:color w:val="000000" w:themeColor="text1"/>
          <w:sz w:val="24"/>
          <w:szCs w:val="24"/>
        </w:rPr>
      </w:pPr>
      <w:bookmarkStart w:id="15" w:name="OLE_LINK107"/>
      <w:bookmarkStart w:id="16" w:name="OLE_LINK108"/>
      <w:r>
        <w:rPr>
          <w:rFonts w:ascii="Times New Roman" w:hAnsi="Times New Roman" w:cs="Times New Roman"/>
          <w:color w:val="000000" w:themeColor="text1"/>
          <w:sz w:val="24"/>
          <w:szCs w:val="24"/>
        </w:rPr>
        <w:t>A</w:t>
      </w:r>
      <w:r>
        <w:rPr>
          <w:rFonts w:ascii="Times New Roman" w:hAnsi="Times New Roman" w:cs="Times New Roman" w:hint="eastAsia"/>
          <w:color w:val="000000" w:themeColor="text1"/>
          <w:sz w:val="24"/>
          <w:szCs w:val="24"/>
        </w:rPr>
        <w:t xml:space="preserve"> </w:t>
      </w:r>
      <w:r w:rsidR="00D8602B">
        <w:rPr>
          <w:rFonts w:ascii="Times New Roman" w:hAnsi="Times New Roman" w:cs="Times New Roman" w:hint="eastAsia"/>
          <w:color w:val="000000" w:themeColor="text1"/>
          <w:sz w:val="24"/>
          <w:szCs w:val="24"/>
        </w:rPr>
        <w:t>ultra performance liquid chromatography</w:t>
      </w:r>
      <w:r>
        <w:rPr>
          <w:rFonts w:ascii="Times New Roman" w:hAnsi="Times New Roman" w:cs="Times New Roman" w:hint="eastAsia"/>
          <w:color w:val="000000" w:themeColor="text1"/>
          <w:sz w:val="24"/>
          <w:szCs w:val="24"/>
        </w:rPr>
        <w:t xml:space="preserve"> coupled to </w:t>
      </w:r>
      <w:r w:rsidR="00D8602B">
        <w:rPr>
          <w:rFonts w:ascii="Times New Roman" w:hAnsi="Times New Roman" w:cs="Times New Roman" w:hint="eastAsia"/>
          <w:color w:val="000000" w:themeColor="text1"/>
          <w:sz w:val="24"/>
          <w:szCs w:val="24"/>
        </w:rPr>
        <w:t>tandem mass spectrometry</w:t>
      </w:r>
      <w:bookmarkEnd w:id="15"/>
      <w:bookmarkEnd w:id="16"/>
      <w:r w:rsidR="00D8602B">
        <w:rPr>
          <w:rFonts w:ascii="Times New Roman" w:hAnsi="Times New Roman" w:cs="Times New Roman" w:hint="eastAsia"/>
          <w:color w:val="000000" w:themeColor="text1"/>
          <w:sz w:val="24"/>
          <w:szCs w:val="24"/>
        </w:rPr>
        <w:t xml:space="preserve"> (</w:t>
      </w:r>
      <w:r>
        <w:rPr>
          <w:rFonts w:ascii="Times New Roman" w:hAnsi="Times New Roman" w:cs="Times New Roman" w:hint="eastAsia"/>
          <w:color w:val="000000" w:themeColor="text1"/>
          <w:sz w:val="24"/>
          <w:szCs w:val="24"/>
        </w:rPr>
        <w:t>UPLC-MS/MS) system</w:t>
      </w:r>
      <w:r w:rsidR="00D8602B">
        <w:rPr>
          <w:rFonts w:ascii="Times New Roman" w:hAnsi="Times New Roman" w:cs="Times New Roman" w:hint="eastAsia"/>
          <w:color w:val="000000" w:themeColor="text1"/>
          <w:sz w:val="24"/>
          <w:szCs w:val="24"/>
        </w:rPr>
        <w:t xml:space="preserve"> </w:t>
      </w:r>
      <w:r w:rsidR="003C321D">
        <w:rPr>
          <w:rFonts w:ascii="Times New Roman" w:hAnsi="Times New Roman" w:cs="Times New Roman" w:hint="eastAsia"/>
          <w:color w:val="000000" w:themeColor="text1"/>
          <w:sz w:val="24"/>
          <w:szCs w:val="24"/>
        </w:rPr>
        <w:t xml:space="preserve">(ACQUITY UPLC-Xevo TQS, Waters Corp., Milford, MA, USA) was used to quantitate the metabolites in mouse feces. </w:t>
      </w:r>
      <w:r>
        <w:rPr>
          <w:rFonts w:ascii="Times New Roman" w:hAnsi="Times New Roman" w:cs="Times New Roman"/>
          <w:color w:val="000000" w:themeColor="text1"/>
          <w:sz w:val="24"/>
          <w:szCs w:val="24"/>
        </w:rPr>
        <w:t>A</w:t>
      </w:r>
      <w:r>
        <w:rPr>
          <w:rFonts w:ascii="Times New Roman" w:hAnsi="Times New Roman" w:cs="Times New Roman" w:hint="eastAsia"/>
          <w:color w:val="000000" w:themeColor="text1"/>
          <w:sz w:val="24"/>
          <w:szCs w:val="24"/>
        </w:rPr>
        <w:t xml:space="preserve"> BEH C18 column (ACQUITY UPLC BEH, 1.7 </w:t>
      </w:r>
      <w:r>
        <w:rPr>
          <w:rFonts w:ascii="Times New Roman" w:hAnsi="Times New Roman" w:cs="Times New Roman"/>
          <w:color w:val="000000" w:themeColor="text1"/>
          <w:sz w:val="24"/>
          <w:szCs w:val="24"/>
        </w:rPr>
        <w:t>µ</w:t>
      </w:r>
      <w:r>
        <w:rPr>
          <w:rFonts w:ascii="Times New Roman" w:hAnsi="Times New Roman" w:cs="Times New Roman" w:hint="eastAsia"/>
          <w:color w:val="000000" w:themeColor="text1"/>
          <w:sz w:val="24"/>
          <w:szCs w:val="24"/>
        </w:rPr>
        <w:t>M</w:t>
      </w:r>
      <w:r>
        <w:rPr>
          <w:rFonts w:ascii="Times New Roman" w:hAnsi="Times New Roman" w:cs="Times New Roman"/>
          <w:color w:val="000000" w:themeColor="text1"/>
          <w:sz w:val="24"/>
          <w:szCs w:val="24"/>
        </w:rPr>
        <w:t>×</w:t>
      </w:r>
      <w:r>
        <w:rPr>
          <w:rFonts w:ascii="Times New Roman" w:hAnsi="Times New Roman" w:cs="Times New Roman" w:hint="eastAsia"/>
          <w:color w:val="000000" w:themeColor="text1"/>
          <w:sz w:val="24"/>
          <w:szCs w:val="24"/>
        </w:rPr>
        <w:t>2.1</w:t>
      </w:r>
      <w:r>
        <w:rPr>
          <w:rFonts w:ascii="Times New Roman" w:hAnsi="Times New Roman" w:cs="Times New Roman"/>
          <w:color w:val="000000" w:themeColor="text1"/>
          <w:sz w:val="24"/>
          <w:szCs w:val="24"/>
        </w:rPr>
        <w:t>×</w:t>
      </w:r>
      <w:r>
        <w:rPr>
          <w:rFonts w:ascii="Times New Roman" w:hAnsi="Times New Roman" w:cs="Times New Roman" w:hint="eastAsia"/>
          <w:color w:val="000000" w:themeColor="text1"/>
          <w:sz w:val="24"/>
          <w:szCs w:val="24"/>
        </w:rPr>
        <w:t xml:space="preserve">100 mm) was used to </w:t>
      </w:r>
      <w:r>
        <w:rPr>
          <w:rFonts w:ascii="Times New Roman" w:hAnsi="Times New Roman" w:cs="Times New Roman"/>
          <w:color w:val="000000" w:themeColor="text1"/>
          <w:sz w:val="24"/>
          <w:szCs w:val="24"/>
        </w:rPr>
        <w:t>separate</w:t>
      </w:r>
      <w:r>
        <w:rPr>
          <w:rFonts w:ascii="Times New Roman" w:hAnsi="Times New Roman" w:cs="Times New Roman" w:hint="eastAsia"/>
          <w:color w:val="000000" w:themeColor="text1"/>
          <w:sz w:val="24"/>
          <w:szCs w:val="24"/>
        </w:rPr>
        <w:t xml:space="preserve"> </w:t>
      </w:r>
      <w:r>
        <w:rPr>
          <w:rFonts w:ascii="Times New Roman" w:hAnsi="Times New Roman" w:cs="Times New Roman"/>
          <w:color w:val="000000" w:themeColor="text1"/>
          <w:sz w:val="24"/>
          <w:szCs w:val="24"/>
        </w:rPr>
        <w:t>the</w:t>
      </w:r>
      <w:r>
        <w:rPr>
          <w:rFonts w:ascii="Times New Roman" w:hAnsi="Times New Roman" w:cs="Times New Roman" w:hint="eastAsia"/>
          <w:color w:val="000000" w:themeColor="text1"/>
          <w:sz w:val="24"/>
          <w:szCs w:val="24"/>
        </w:rPr>
        <w:t xml:space="preserve"> metabolites. </w:t>
      </w:r>
      <w:r w:rsidR="00EA67C1">
        <w:rPr>
          <w:rFonts w:ascii="Times New Roman" w:hAnsi="Times New Roman" w:cs="Times New Roman"/>
          <w:color w:val="000000" w:themeColor="text1"/>
          <w:sz w:val="24"/>
          <w:szCs w:val="24"/>
        </w:rPr>
        <w:t>W</w:t>
      </w:r>
      <w:r w:rsidR="00EA67C1">
        <w:rPr>
          <w:rFonts w:ascii="Times New Roman" w:hAnsi="Times New Roman" w:cs="Times New Roman" w:hint="eastAsia"/>
          <w:color w:val="000000" w:themeColor="text1"/>
          <w:sz w:val="24"/>
          <w:szCs w:val="24"/>
        </w:rPr>
        <w:t xml:space="preserve">ater with 0.1% formic acid (A) and acetonitrile/IPA (70:30) </w:t>
      </w:r>
      <w:r w:rsidR="00633F37">
        <w:rPr>
          <w:rFonts w:ascii="Times New Roman" w:hAnsi="Times New Roman" w:cs="Times New Roman" w:hint="eastAsia"/>
          <w:color w:val="000000" w:themeColor="text1"/>
          <w:sz w:val="24"/>
          <w:szCs w:val="24"/>
        </w:rPr>
        <w:t xml:space="preserve">(B) </w:t>
      </w:r>
      <w:r w:rsidR="00EA67C1">
        <w:rPr>
          <w:rFonts w:ascii="Times New Roman" w:hAnsi="Times New Roman" w:cs="Times New Roman" w:hint="eastAsia"/>
          <w:color w:val="000000" w:themeColor="text1"/>
          <w:sz w:val="24"/>
          <w:szCs w:val="24"/>
        </w:rPr>
        <w:t xml:space="preserve">were used as mobile phases and the gradient conditions were as follow: </w:t>
      </w:r>
      <w:r w:rsidR="002054F1">
        <w:rPr>
          <w:rFonts w:ascii="Times New Roman" w:hAnsi="Times New Roman" w:cs="Times New Roman" w:hint="eastAsia"/>
          <w:color w:val="000000" w:themeColor="text1"/>
          <w:sz w:val="24"/>
          <w:szCs w:val="24"/>
        </w:rPr>
        <w:lastRenderedPageBreak/>
        <w:t>0-1 min (5%B), 1-11 min (5-78%B), 11-13.5 min (78-95%B), 13.5-14 min (95%-100%B), 14-16 min (100%B), 16-16.1 min (100%-5%B), 16.1-18 min (5%B).</w:t>
      </w:r>
      <w:r w:rsidR="00CF2815">
        <w:rPr>
          <w:rFonts w:ascii="Times New Roman" w:hAnsi="Times New Roman" w:cs="Times New Roman" w:hint="eastAsia"/>
          <w:color w:val="000000" w:themeColor="text1"/>
          <w:sz w:val="24"/>
          <w:szCs w:val="24"/>
        </w:rPr>
        <w:t xml:space="preserve"> The injection volum</w:t>
      </w:r>
      <w:r w:rsidR="00B3027C">
        <w:rPr>
          <w:rFonts w:ascii="Times New Roman" w:hAnsi="Times New Roman" w:cs="Times New Roman" w:hint="eastAsia"/>
          <w:color w:val="000000" w:themeColor="text1"/>
          <w:sz w:val="24"/>
          <w:szCs w:val="24"/>
        </w:rPr>
        <w:t>e</w:t>
      </w:r>
      <w:r w:rsidR="00CF2815">
        <w:rPr>
          <w:rFonts w:ascii="Times New Roman" w:hAnsi="Times New Roman" w:cs="Times New Roman" w:hint="eastAsia"/>
          <w:color w:val="000000" w:themeColor="text1"/>
          <w:sz w:val="24"/>
          <w:szCs w:val="24"/>
        </w:rPr>
        <w:t xml:space="preserve"> was 5.0 </w:t>
      </w:r>
      <w:r w:rsidR="00CF2815">
        <w:rPr>
          <w:rFonts w:ascii="Times New Roman" w:hAnsi="Times New Roman" w:cs="Times New Roman"/>
          <w:color w:val="000000" w:themeColor="text1"/>
          <w:sz w:val="24"/>
          <w:szCs w:val="24"/>
        </w:rPr>
        <w:t>µ</w:t>
      </w:r>
      <w:r w:rsidR="00CF2815">
        <w:rPr>
          <w:rFonts w:ascii="Times New Roman" w:hAnsi="Times New Roman" w:cs="Times New Roman" w:hint="eastAsia"/>
          <w:color w:val="000000" w:themeColor="text1"/>
          <w:sz w:val="24"/>
          <w:szCs w:val="24"/>
        </w:rPr>
        <w:t>L and flow rate was 0.4 mL/min.</w:t>
      </w:r>
    </w:p>
    <w:p w:rsidR="0054313B" w:rsidRDefault="0054313B" w:rsidP="00150705">
      <w:pPr>
        <w:spacing w:line="360" w:lineRule="auto"/>
        <w:ind w:firstLineChars="100" w:firstLine="24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Pr>
          <w:rFonts w:ascii="Times New Roman" w:hAnsi="Times New Roman" w:cs="Times New Roman" w:hint="eastAsia"/>
          <w:color w:val="000000" w:themeColor="text1"/>
          <w:sz w:val="24"/>
          <w:szCs w:val="24"/>
        </w:rPr>
        <w:t xml:space="preserve">he raw data files generated by UPLC-MS/MS were processed using the QuanMET software (v2.0, Metabo-Profile, Shanghai, China) to perform peak integration, calibration and quantitation for each metabolite. </w:t>
      </w:r>
      <w:r>
        <w:rPr>
          <w:rFonts w:ascii="Times New Roman" w:hAnsi="Times New Roman" w:cs="Times New Roman"/>
          <w:color w:val="000000" w:themeColor="text1"/>
          <w:sz w:val="24"/>
          <w:szCs w:val="24"/>
        </w:rPr>
        <w:t>T</w:t>
      </w:r>
      <w:r>
        <w:rPr>
          <w:rFonts w:ascii="Times New Roman" w:hAnsi="Times New Roman" w:cs="Times New Roman" w:hint="eastAsia"/>
          <w:color w:val="000000" w:themeColor="text1"/>
          <w:sz w:val="24"/>
          <w:szCs w:val="24"/>
        </w:rPr>
        <w:t xml:space="preserve">he current QuanMET is hosed on Dell PowerEdge R730 Servers operated with Linux Ubuntu 16.10 OS. </w:t>
      </w:r>
      <w:r w:rsidR="00A70DF5">
        <w:rPr>
          <w:rFonts w:ascii="Times New Roman" w:hAnsi="Times New Roman" w:cs="Times New Roman" w:hint="eastAsia"/>
          <w:color w:val="000000" w:themeColor="text1"/>
          <w:sz w:val="24"/>
          <w:szCs w:val="24"/>
        </w:rPr>
        <w:t xml:space="preserve">The secured Java UI (User Interface) permits the user have access to use a great variety of statistical tools for viewing and exploring project data on its own desire. </w:t>
      </w:r>
      <w:r w:rsidR="00A70DF5">
        <w:rPr>
          <w:rFonts w:ascii="Times New Roman" w:hAnsi="Times New Roman" w:cs="Times New Roman"/>
          <w:color w:val="000000" w:themeColor="text1"/>
          <w:sz w:val="24"/>
          <w:szCs w:val="24"/>
        </w:rPr>
        <w:t>T</w:t>
      </w:r>
      <w:r w:rsidR="00A70DF5">
        <w:rPr>
          <w:rFonts w:ascii="Times New Roman" w:hAnsi="Times New Roman" w:cs="Times New Roman" w:hint="eastAsia"/>
          <w:color w:val="000000" w:themeColor="text1"/>
          <w:sz w:val="24"/>
          <w:szCs w:val="24"/>
        </w:rPr>
        <w:t xml:space="preserve">he powerful package R studio was used for statistical analyses. </w:t>
      </w:r>
    </w:p>
    <w:p w:rsidR="00533BAC" w:rsidRPr="00150705" w:rsidRDefault="00533BAC" w:rsidP="00150705">
      <w:pPr>
        <w:spacing w:line="480" w:lineRule="auto"/>
        <w:rPr>
          <w:rFonts w:ascii="Times New Roman" w:eastAsia="宋体" w:hAnsi="Times New Roman" w:cs="Times New Roman"/>
          <w:b/>
          <w:sz w:val="24"/>
          <w:szCs w:val="24"/>
        </w:rPr>
      </w:pPr>
      <w:r w:rsidRPr="00150705">
        <w:rPr>
          <w:rFonts w:ascii="Times New Roman" w:eastAsia="宋体" w:hAnsi="Times New Roman" w:cs="Times New Roman"/>
          <w:b/>
          <w:sz w:val="24"/>
          <w:szCs w:val="24"/>
        </w:rPr>
        <w:t>D</w:t>
      </w:r>
      <w:r w:rsidRPr="00150705">
        <w:rPr>
          <w:rFonts w:ascii="Times New Roman" w:eastAsia="宋体" w:hAnsi="Times New Roman" w:cs="Times New Roman" w:hint="eastAsia"/>
          <w:b/>
          <w:sz w:val="24"/>
          <w:szCs w:val="24"/>
        </w:rPr>
        <w:t>etermination</w:t>
      </w:r>
      <w:r w:rsidRPr="00150705">
        <w:rPr>
          <w:rFonts w:ascii="Times New Roman" w:eastAsia="宋体" w:hAnsi="Times New Roman" w:cs="Times New Roman"/>
          <w:b/>
          <w:sz w:val="24"/>
          <w:szCs w:val="24"/>
        </w:rPr>
        <w:t xml:space="preserve"> of </w:t>
      </w:r>
      <w:r w:rsidRPr="00150705">
        <w:rPr>
          <w:rFonts w:ascii="Times New Roman" w:eastAsia="宋体" w:hAnsi="Times New Roman" w:cs="Times New Roman" w:hint="eastAsia"/>
          <w:b/>
          <w:sz w:val="24"/>
          <w:szCs w:val="24"/>
        </w:rPr>
        <w:t>antibiotics</w:t>
      </w:r>
      <w:r w:rsidRPr="00150705">
        <w:rPr>
          <w:rFonts w:ascii="Times New Roman" w:eastAsia="宋体" w:hAnsi="Times New Roman" w:cs="Times New Roman"/>
          <w:b/>
          <w:sz w:val="24"/>
          <w:szCs w:val="24"/>
        </w:rPr>
        <w:t xml:space="preserve"> </w:t>
      </w:r>
      <w:r w:rsidRPr="00150705">
        <w:rPr>
          <w:rFonts w:ascii="Times New Roman" w:eastAsia="宋体" w:hAnsi="Times New Roman" w:cs="Times New Roman" w:hint="eastAsia"/>
          <w:b/>
          <w:sz w:val="24"/>
          <w:szCs w:val="24"/>
        </w:rPr>
        <w:t>in diet of mice</w:t>
      </w:r>
      <w:r w:rsidRPr="00150705">
        <w:rPr>
          <w:rFonts w:ascii="Times New Roman" w:eastAsia="宋体" w:hAnsi="Times New Roman" w:cs="Times New Roman"/>
          <w:b/>
          <w:sz w:val="24"/>
          <w:szCs w:val="24"/>
        </w:rPr>
        <w:t>.</w:t>
      </w:r>
    </w:p>
    <w:p w:rsidR="00533BAC" w:rsidRPr="00D91B03" w:rsidRDefault="00533BAC" w:rsidP="00150705">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Pr>
          <w:rFonts w:ascii="Times New Roman" w:hAnsi="Times New Roman" w:cs="Times New Roman" w:hint="eastAsia"/>
          <w:color w:val="000000" w:themeColor="text1"/>
          <w:sz w:val="24"/>
          <w:szCs w:val="24"/>
        </w:rPr>
        <w:t>o avoid any antibiotic residue in the mice</w:t>
      </w:r>
      <w:r>
        <w:rPr>
          <w:rFonts w:ascii="Times New Roman" w:hAnsi="Times New Roman" w:cs="Times New Roman"/>
          <w:color w:val="000000" w:themeColor="text1"/>
          <w:sz w:val="24"/>
          <w:szCs w:val="24"/>
        </w:rPr>
        <w:t>’</w:t>
      </w:r>
      <w:r>
        <w:rPr>
          <w:rFonts w:ascii="Times New Roman" w:hAnsi="Times New Roman" w:cs="Times New Roman" w:hint="eastAsia"/>
          <w:color w:val="000000" w:themeColor="text1"/>
          <w:sz w:val="24"/>
          <w:szCs w:val="24"/>
        </w:rPr>
        <w:t>s diets, screening method about more than 100 common antibiotics in t</w:t>
      </w:r>
      <w:r w:rsidRPr="00D91B03">
        <w:rPr>
          <w:rFonts w:ascii="Times New Roman" w:hAnsi="Times New Roman" w:cs="Times New Roman"/>
          <w:color w:val="000000" w:themeColor="text1"/>
          <w:sz w:val="24"/>
          <w:szCs w:val="24"/>
        </w:rPr>
        <w:t>wo types of diet</w:t>
      </w:r>
      <w:r>
        <w:rPr>
          <w:rFonts w:ascii="Times New Roman" w:hAnsi="Times New Roman" w:cs="Times New Roman" w:hint="eastAsia"/>
          <w:color w:val="000000" w:themeColor="text1"/>
          <w:sz w:val="24"/>
          <w:szCs w:val="24"/>
        </w:rPr>
        <w:t xml:space="preserve"> (including HFD and LFD) have been carried out by ultra-performance liquid chromatography-high resolution mass spectrometry (UHPLC-HRMS) according to the method described by </w:t>
      </w:r>
      <w:r w:rsidRPr="00AD3DA6">
        <w:rPr>
          <w:rFonts w:ascii="Times New Roman" w:hAnsi="Times New Roman" w:cs="Times New Roman" w:hint="eastAsia"/>
          <w:color w:val="000000" w:themeColor="text1"/>
          <w:sz w:val="24"/>
          <w:szCs w:val="24"/>
        </w:rPr>
        <w:t>Wang et al</w:t>
      </w:r>
      <w:r w:rsidR="00E334E4">
        <w:rPr>
          <w:rFonts w:ascii="Times New Roman" w:hAnsi="Times New Roman" w:cs="Times New Roman" w:hint="eastAsia"/>
          <w:color w:val="000000" w:themeColor="text1"/>
          <w:sz w:val="24"/>
          <w:szCs w:val="24"/>
        </w:rPr>
        <w:t xml:space="preserve">. </w:t>
      </w:r>
      <w:r w:rsidR="00944354" w:rsidRPr="00AD3DA6">
        <w:rPr>
          <w:rFonts w:ascii="Times New Roman" w:hAnsi="Times New Roman" w:cs="Times New Roman"/>
          <w:color w:val="000000" w:themeColor="text1"/>
          <w:sz w:val="24"/>
          <w:szCs w:val="24"/>
        </w:rPr>
        <w:fldChar w:fldCharType="begin"/>
      </w:r>
      <w:r w:rsidR="00685250">
        <w:rPr>
          <w:rFonts w:ascii="Times New Roman" w:hAnsi="Times New Roman" w:cs="Times New Roman"/>
          <w:color w:val="000000" w:themeColor="text1"/>
          <w:sz w:val="24"/>
          <w:szCs w:val="24"/>
        </w:rPr>
        <w:instrText xml:space="preserve"> ADDIN EN.CITE &lt;EndNote&gt;&lt;Cite&gt;&lt;Author&gt;Wang&lt;/Author&gt;&lt;Year&gt;2019&lt;/Year&gt;&lt;RecNum&gt;1496&lt;/RecNum&gt;&lt;DisplayText&gt;[1]&lt;/DisplayText&gt;&lt;record&gt;&lt;rec-number&gt;1496&lt;/rec-number&gt;&lt;foreign-keys&gt;&lt;key app="EN" db-id="05vpt9ttyvwrzketfaovv0fwffsa2apsxpwf"&gt;1496&lt;/key&gt;&lt;/foreign-keys&gt;&lt;ref-type name="Journal Article"&gt;17&lt;/ref-type&gt;&lt;contributors&gt;&lt;authors&gt;&lt;author&gt;Wang, Rui&lt;/author&gt;&lt;author&gt;Feng, Feng&lt;/author&gt;&lt;author&gt;Chai, Yufeng&lt;/author&gt;&lt;author&gt;Meng, Xiaoshan&lt;/author&gt;&lt;author&gt;Sui, Qianwen&lt;/author&gt;&lt;author&gt;Chen, Meixue&lt;/author&gt;&lt;author&gt;Wei, Yuansong&lt;/author&gt;&lt;author&gt;Qi, Kemin&lt;/author&gt;&lt;/authors&gt;&lt;/contributors&gt;&lt;titles&gt;&lt;title&gt;Screening and quantitation of residual antibiotics in two different swine wastewater treatment systems during warm and cold seasons&lt;/title&gt;&lt;secondary-title&gt;Science of the Total Environment&lt;/secondary-title&gt;&lt;/titles&gt;&lt;periodical&gt;&lt;full-title&gt;Science of the Total Environment&lt;/full-title&gt;&lt;/periodical&gt;&lt;pages&gt;1542-1554&lt;/pages&gt;&lt;volume&gt;660&lt;/volume&gt;&lt;keywords&gt;&lt;keyword&gt;Screening antibiotics&lt;/keyword&gt;&lt;keyword&gt;Swine wastewater treatment systems&lt;/keyword&gt;&lt;keyword&gt;Warm and cold seasons&lt;/keyword&gt;&lt;/keywords&gt;&lt;dates&gt;&lt;year&gt;2019&lt;/year&gt;&lt;pub-dates&gt;&lt;date&gt;2019/04/10/&lt;/date&gt;&lt;/pub-dates&gt;&lt;/dates&gt;&lt;isbn&gt;0048-9697&lt;/isbn&gt;&lt;urls&gt;&lt;related-urls&gt;&lt;url&gt;http://www.sciencedirect.com/science/article/pii/S0048969719301445&lt;/url&gt;&lt;/related-urls&gt;&lt;/urls&gt;&lt;electronic-resource-num&gt;https://doi.org/10.1016/j.scitotenv.2019.01.127&lt;/electronic-resource-num&gt;&lt;/record&gt;&lt;/Cite&gt;&lt;/EndNote&gt;</w:instrText>
      </w:r>
      <w:r w:rsidR="00944354" w:rsidRPr="00AD3DA6">
        <w:rPr>
          <w:rFonts w:ascii="Times New Roman" w:hAnsi="Times New Roman" w:cs="Times New Roman"/>
          <w:color w:val="000000" w:themeColor="text1"/>
          <w:sz w:val="24"/>
          <w:szCs w:val="24"/>
        </w:rPr>
        <w:fldChar w:fldCharType="separate"/>
      </w:r>
      <w:r w:rsidR="00685250">
        <w:rPr>
          <w:rFonts w:ascii="Times New Roman" w:hAnsi="Times New Roman" w:cs="Times New Roman"/>
          <w:noProof/>
          <w:color w:val="000000" w:themeColor="text1"/>
          <w:sz w:val="24"/>
          <w:szCs w:val="24"/>
        </w:rPr>
        <w:t>[</w:t>
      </w:r>
      <w:hyperlink w:anchor="_ENREF_1" w:tooltip="Wang, 2019 #1496" w:history="1">
        <w:r w:rsidR="00184F56">
          <w:rPr>
            <w:rFonts w:ascii="Times New Roman" w:hAnsi="Times New Roman" w:cs="Times New Roman"/>
            <w:noProof/>
            <w:color w:val="000000" w:themeColor="text1"/>
            <w:sz w:val="24"/>
            <w:szCs w:val="24"/>
          </w:rPr>
          <w:t>1</w:t>
        </w:r>
      </w:hyperlink>
      <w:r w:rsidR="00685250">
        <w:rPr>
          <w:rFonts w:ascii="Times New Roman" w:hAnsi="Times New Roman" w:cs="Times New Roman"/>
          <w:noProof/>
          <w:color w:val="000000" w:themeColor="text1"/>
          <w:sz w:val="24"/>
          <w:szCs w:val="24"/>
        </w:rPr>
        <w:t>]</w:t>
      </w:r>
      <w:r w:rsidR="00944354" w:rsidRPr="00AD3DA6">
        <w:rPr>
          <w:rFonts w:ascii="Times New Roman" w:hAnsi="Times New Roman" w:cs="Times New Roman"/>
          <w:color w:val="000000" w:themeColor="text1"/>
          <w:sz w:val="24"/>
          <w:szCs w:val="24"/>
        </w:rPr>
        <w:fldChar w:fldCharType="end"/>
      </w:r>
      <w:r w:rsidRPr="00D91B03">
        <w:rPr>
          <w:rFonts w:ascii="Times New Roman" w:hAnsi="Times New Roman" w:cs="Times New Roman"/>
          <w:color w:val="000000" w:themeColor="text1"/>
          <w:sz w:val="24"/>
          <w:szCs w:val="24"/>
        </w:rPr>
        <w:t>.</w:t>
      </w:r>
      <w:r>
        <w:rPr>
          <w:rFonts w:ascii="Times New Roman" w:hAnsi="Times New Roman" w:cs="Times New Roman" w:hint="eastAsia"/>
          <w:color w:val="000000" w:themeColor="text1"/>
          <w:sz w:val="24"/>
          <w:szCs w:val="24"/>
        </w:rPr>
        <w:t xml:space="preserve"> And the results showed that none of antibiotics has been detected in eigh</w:t>
      </w:r>
      <w:r w:rsidR="00B3027C">
        <w:rPr>
          <w:rFonts w:ascii="Times New Roman" w:hAnsi="Times New Roman" w:cs="Times New Roman" w:hint="eastAsia"/>
          <w:color w:val="000000" w:themeColor="text1"/>
          <w:sz w:val="24"/>
          <w:szCs w:val="24"/>
        </w:rPr>
        <w:t>t</w:t>
      </w:r>
      <w:r>
        <w:rPr>
          <w:rFonts w:ascii="Times New Roman" w:hAnsi="Times New Roman" w:cs="Times New Roman" w:hint="eastAsia"/>
          <w:color w:val="000000" w:themeColor="text1"/>
          <w:sz w:val="24"/>
          <w:szCs w:val="24"/>
        </w:rPr>
        <w:t xml:space="preserve"> of</w:t>
      </w:r>
      <w:r w:rsidRPr="0076130B">
        <w:rPr>
          <w:rFonts w:ascii="Times New Roman" w:hAnsi="Times New Roman" w:cs="Times New Roman" w:hint="eastAsia"/>
          <w:color w:val="000000" w:themeColor="text1"/>
          <w:sz w:val="24"/>
          <w:szCs w:val="24"/>
        </w:rPr>
        <w:t xml:space="preserve"> </w:t>
      </w:r>
      <w:r>
        <w:rPr>
          <w:rFonts w:ascii="Times New Roman" w:hAnsi="Times New Roman" w:cs="Times New Roman" w:hint="eastAsia"/>
          <w:color w:val="000000" w:themeColor="text1"/>
          <w:sz w:val="24"/>
          <w:szCs w:val="24"/>
        </w:rPr>
        <w:t>the feeds.</w:t>
      </w:r>
    </w:p>
    <w:p w:rsidR="005C5A2E" w:rsidRDefault="005C5A2E">
      <w:pPr>
        <w:widowControl/>
        <w:jc w:val="left"/>
        <w:rPr>
          <w:rFonts w:ascii="Times New Roman" w:hAnsi="Times New Roman" w:cs="Times New Roman"/>
        </w:rPr>
      </w:pPr>
      <w:r>
        <w:rPr>
          <w:rFonts w:ascii="Times New Roman" w:hAnsi="Times New Roman" w:cs="Times New Roman"/>
        </w:rPr>
        <w:br w:type="page"/>
      </w:r>
    </w:p>
    <w:p w:rsidR="007223F3" w:rsidRPr="00D72012" w:rsidRDefault="00406576" w:rsidP="00406576">
      <w:pPr>
        <w:jc w:val="center"/>
        <w:rPr>
          <w:rFonts w:ascii="Times New Roman" w:hAnsi="Times New Roman" w:cs="Times New Roman"/>
        </w:rPr>
      </w:pPr>
      <w:r w:rsidRPr="00D72012">
        <w:rPr>
          <w:rFonts w:ascii="Times New Roman" w:hAnsi="Times New Roman" w:cs="Times New Roman"/>
          <w:noProof/>
        </w:rPr>
        <w:lastRenderedPageBreak/>
        <w:drawing>
          <wp:inline distT="0" distB="0" distL="0" distR="0">
            <wp:extent cx="4572000" cy="2628900"/>
            <wp:effectExtent l="19050" t="0" r="19050" b="0"/>
            <wp:docPr id="12" name="图表 5"/>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7223F3" w:rsidRPr="00D72012" w:rsidRDefault="002A0BC6" w:rsidP="007223F3">
      <w:pPr>
        <w:jc w:val="center"/>
        <w:rPr>
          <w:rFonts w:ascii="Times New Roman" w:hAnsi="Times New Roman" w:cs="Times New Roman"/>
        </w:rPr>
      </w:pPr>
      <w:r w:rsidRPr="00D72012">
        <w:rPr>
          <w:rFonts w:ascii="Times New Roman" w:hAnsi="Times New Roman" w:cs="Times New Roman"/>
          <w:noProof/>
        </w:rPr>
        <w:drawing>
          <wp:inline distT="0" distB="0" distL="0" distR="0">
            <wp:extent cx="4572000" cy="2628900"/>
            <wp:effectExtent l="19050" t="0" r="19050" b="0"/>
            <wp:docPr id="5" name="图表 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466DAE" w:rsidRPr="00D72012" w:rsidRDefault="00466DAE" w:rsidP="007223F3">
      <w:pPr>
        <w:jc w:val="center"/>
        <w:rPr>
          <w:rFonts w:ascii="Times New Roman" w:hAnsi="Times New Roman" w:cs="Times New Roman"/>
        </w:rPr>
      </w:pPr>
      <w:r w:rsidRPr="00D72012">
        <w:rPr>
          <w:rFonts w:ascii="Times New Roman" w:hAnsi="Times New Roman" w:cs="Times New Roman"/>
          <w:noProof/>
        </w:rPr>
        <w:drawing>
          <wp:inline distT="0" distB="0" distL="0" distR="0">
            <wp:extent cx="4608609" cy="2681191"/>
            <wp:effectExtent l="19050" t="0" r="20541" b="4859"/>
            <wp:docPr id="8"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4A0D70" w:rsidRDefault="004A0D70" w:rsidP="00050DCE">
      <w:pPr>
        <w:spacing w:line="480" w:lineRule="auto"/>
        <w:jc w:val="center"/>
        <w:rPr>
          <w:rFonts w:ascii="Times New Roman" w:hAnsi="Times New Roman" w:cs="Times New Roman"/>
          <w:noProof/>
          <w:sz w:val="24"/>
          <w:szCs w:val="24"/>
        </w:rPr>
      </w:pPr>
      <w:r w:rsidRPr="00D72012">
        <w:rPr>
          <w:rFonts w:ascii="Times New Roman" w:hAnsi="Times New Roman" w:cs="Times New Roman"/>
          <w:b/>
          <w:noProof/>
          <w:sz w:val="24"/>
          <w:szCs w:val="24"/>
        </w:rPr>
        <w:t xml:space="preserve">Fig. S1 </w:t>
      </w:r>
      <w:r w:rsidRPr="00D72012">
        <w:rPr>
          <w:rFonts w:ascii="Times New Roman" w:hAnsi="Times New Roman" w:cs="Times New Roman"/>
          <w:noProof/>
          <w:sz w:val="24"/>
          <w:szCs w:val="24"/>
        </w:rPr>
        <w:t xml:space="preserve">Percentages of </w:t>
      </w:r>
      <w:r w:rsidR="002A0BC6" w:rsidRPr="00D72012">
        <w:rPr>
          <w:rFonts w:ascii="Times New Roman" w:hAnsi="Times New Roman" w:cs="Times New Roman"/>
          <w:noProof/>
          <w:sz w:val="24"/>
          <w:szCs w:val="24"/>
        </w:rPr>
        <w:t xml:space="preserve">the </w:t>
      </w:r>
      <w:r w:rsidRPr="00D72012">
        <w:rPr>
          <w:rFonts w:ascii="Times New Roman" w:hAnsi="Times New Roman" w:cs="Times New Roman"/>
          <w:noProof/>
          <w:sz w:val="24"/>
          <w:szCs w:val="24"/>
        </w:rPr>
        <w:t xml:space="preserve">detected </w:t>
      </w:r>
      <w:r w:rsidR="002A0BC6" w:rsidRPr="00D72012">
        <w:rPr>
          <w:rFonts w:ascii="Times New Roman" w:hAnsi="Times New Roman" w:cs="Times New Roman"/>
          <w:noProof/>
          <w:sz w:val="24"/>
          <w:szCs w:val="24"/>
        </w:rPr>
        <w:t>ARGs</w:t>
      </w:r>
      <w:r w:rsidRPr="00D72012">
        <w:rPr>
          <w:rFonts w:ascii="Times New Roman" w:hAnsi="Times New Roman" w:cs="Times New Roman"/>
          <w:noProof/>
          <w:sz w:val="24"/>
          <w:szCs w:val="24"/>
        </w:rPr>
        <w:t xml:space="preserve"> classified according to the antibiotics in mouse and human feces.</w:t>
      </w:r>
    </w:p>
    <w:p w:rsidR="000537E5" w:rsidRDefault="00987141" w:rsidP="00050DCE">
      <w:pPr>
        <w:spacing w:line="480" w:lineRule="auto"/>
        <w:jc w:val="center"/>
        <w:rPr>
          <w:rFonts w:ascii="Times New Roman" w:hAnsi="Times New Roman" w:cs="Times New Roman"/>
          <w:noProof/>
          <w:sz w:val="24"/>
          <w:szCs w:val="24"/>
        </w:rPr>
      </w:pPr>
      <w:r w:rsidRPr="00987141">
        <w:rPr>
          <w:rFonts w:ascii="Times New Roman" w:hAnsi="Times New Roman" w:cs="Times New Roman"/>
          <w:noProof/>
          <w:sz w:val="24"/>
          <w:szCs w:val="24"/>
        </w:rPr>
        <w:lastRenderedPageBreak/>
        <w:drawing>
          <wp:inline distT="0" distB="0" distL="0" distR="0">
            <wp:extent cx="4572000" cy="2743200"/>
            <wp:effectExtent l="19050" t="0" r="19050" b="0"/>
            <wp:docPr id="1"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Pr="00987141">
        <w:rPr>
          <w:noProof/>
        </w:rPr>
        <w:t xml:space="preserve"> </w:t>
      </w:r>
      <w:r w:rsidRPr="00987141">
        <w:rPr>
          <w:rFonts w:ascii="Times New Roman" w:hAnsi="Times New Roman" w:cs="Times New Roman"/>
          <w:noProof/>
          <w:sz w:val="24"/>
          <w:szCs w:val="24"/>
        </w:rPr>
        <w:drawing>
          <wp:inline distT="0" distB="0" distL="0" distR="0">
            <wp:extent cx="4572000" cy="2743200"/>
            <wp:effectExtent l="19050" t="0" r="19050" b="0"/>
            <wp:docPr id="6" name="图表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Pr="00987141">
        <w:rPr>
          <w:noProof/>
        </w:rPr>
        <w:t xml:space="preserve"> </w:t>
      </w:r>
      <w:r w:rsidRPr="00987141">
        <w:rPr>
          <w:noProof/>
        </w:rPr>
        <w:drawing>
          <wp:inline distT="0" distB="0" distL="0" distR="0">
            <wp:extent cx="4572000" cy="2743200"/>
            <wp:effectExtent l="19050" t="0" r="19050" b="0"/>
            <wp:docPr id="14" name="图表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0537E5" w:rsidRPr="00D72012" w:rsidRDefault="000537E5" w:rsidP="000537E5">
      <w:pPr>
        <w:spacing w:line="480" w:lineRule="auto"/>
        <w:jc w:val="center"/>
        <w:rPr>
          <w:rFonts w:ascii="Times New Roman" w:hAnsi="Times New Roman" w:cs="Times New Roman"/>
          <w:b/>
          <w:noProof/>
          <w:sz w:val="24"/>
          <w:szCs w:val="24"/>
        </w:rPr>
      </w:pPr>
      <w:r w:rsidRPr="00D72012">
        <w:rPr>
          <w:rFonts w:ascii="Times New Roman" w:hAnsi="Times New Roman" w:cs="Times New Roman"/>
          <w:b/>
          <w:noProof/>
          <w:sz w:val="24"/>
          <w:szCs w:val="24"/>
        </w:rPr>
        <w:t>Fig. S</w:t>
      </w:r>
      <w:r>
        <w:rPr>
          <w:rFonts w:ascii="Times New Roman" w:hAnsi="Times New Roman" w:cs="Times New Roman" w:hint="eastAsia"/>
          <w:b/>
          <w:noProof/>
          <w:sz w:val="24"/>
          <w:szCs w:val="24"/>
        </w:rPr>
        <w:t>2</w:t>
      </w:r>
      <w:r w:rsidRPr="00D72012">
        <w:rPr>
          <w:rFonts w:ascii="Times New Roman" w:hAnsi="Times New Roman" w:cs="Times New Roman"/>
          <w:b/>
          <w:noProof/>
          <w:sz w:val="24"/>
          <w:szCs w:val="24"/>
        </w:rPr>
        <w:t xml:space="preserve"> </w:t>
      </w:r>
      <w:r w:rsidRPr="00D72012">
        <w:rPr>
          <w:rFonts w:ascii="Times New Roman" w:hAnsi="Times New Roman" w:cs="Times New Roman"/>
          <w:noProof/>
          <w:sz w:val="24"/>
          <w:szCs w:val="24"/>
        </w:rPr>
        <w:t xml:space="preserve">Percentages of the detected </w:t>
      </w:r>
      <w:r>
        <w:rPr>
          <w:rFonts w:ascii="Times New Roman" w:hAnsi="Times New Roman" w:cs="Times New Roman" w:hint="eastAsia"/>
          <w:noProof/>
          <w:sz w:val="24"/>
          <w:szCs w:val="24"/>
        </w:rPr>
        <w:t>MRG</w:t>
      </w:r>
      <w:r w:rsidRPr="00D72012">
        <w:rPr>
          <w:rFonts w:ascii="Times New Roman" w:hAnsi="Times New Roman" w:cs="Times New Roman"/>
          <w:noProof/>
          <w:sz w:val="24"/>
          <w:szCs w:val="24"/>
        </w:rPr>
        <w:t>s in mouse and human feces.</w:t>
      </w:r>
    </w:p>
    <w:p w:rsidR="00406576" w:rsidRPr="00D72012" w:rsidRDefault="00406576" w:rsidP="00406576">
      <w:pPr>
        <w:spacing w:line="480" w:lineRule="auto"/>
        <w:jc w:val="center"/>
        <w:rPr>
          <w:rFonts w:ascii="Times New Roman" w:hAnsi="Times New Roman" w:cs="Times New Roman"/>
          <w:noProof/>
          <w:sz w:val="24"/>
          <w:szCs w:val="24"/>
        </w:rPr>
      </w:pPr>
      <w:r w:rsidRPr="00D72012">
        <w:rPr>
          <w:rFonts w:ascii="Times New Roman" w:hAnsi="Times New Roman" w:cs="Times New Roman"/>
          <w:noProof/>
          <w:sz w:val="24"/>
          <w:szCs w:val="24"/>
        </w:rPr>
        <w:lastRenderedPageBreak/>
        <w:drawing>
          <wp:inline distT="0" distB="0" distL="0" distR="0">
            <wp:extent cx="4368190" cy="3079700"/>
            <wp:effectExtent l="19050" t="0" r="13310" b="6400"/>
            <wp:docPr id="13"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3F162B" w:rsidRPr="00D72012" w:rsidRDefault="003F162B" w:rsidP="00406576">
      <w:pPr>
        <w:spacing w:line="480" w:lineRule="auto"/>
        <w:jc w:val="center"/>
        <w:rPr>
          <w:rFonts w:ascii="Times New Roman" w:hAnsi="Times New Roman" w:cs="Times New Roman"/>
          <w:noProof/>
          <w:sz w:val="24"/>
          <w:szCs w:val="24"/>
        </w:rPr>
      </w:pPr>
      <w:r w:rsidRPr="00D72012">
        <w:rPr>
          <w:rFonts w:ascii="Times New Roman" w:hAnsi="Times New Roman" w:cs="Times New Roman"/>
          <w:noProof/>
          <w:sz w:val="24"/>
          <w:szCs w:val="24"/>
        </w:rPr>
        <w:drawing>
          <wp:inline distT="0" distB="0" distL="0" distR="0">
            <wp:extent cx="4346216" cy="3657600"/>
            <wp:effectExtent l="19050" t="0" r="16234" b="0"/>
            <wp:docPr id="3"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3F162B" w:rsidRPr="00D72012" w:rsidRDefault="003F162B" w:rsidP="00406576">
      <w:pPr>
        <w:spacing w:line="480" w:lineRule="auto"/>
        <w:jc w:val="center"/>
        <w:rPr>
          <w:rFonts w:ascii="Times New Roman" w:hAnsi="Times New Roman" w:cs="Times New Roman"/>
          <w:noProof/>
          <w:sz w:val="24"/>
          <w:szCs w:val="24"/>
        </w:rPr>
      </w:pPr>
    </w:p>
    <w:p w:rsidR="003F2D87" w:rsidRDefault="003F2D87" w:rsidP="003F2D87">
      <w:pPr>
        <w:spacing w:line="480" w:lineRule="auto"/>
        <w:jc w:val="center"/>
        <w:rPr>
          <w:rFonts w:ascii="Times New Roman" w:hAnsi="Times New Roman" w:cs="Times New Roman"/>
          <w:b/>
          <w:noProof/>
          <w:sz w:val="24"/>
          <w:szCs w:val="24"/>
        </w:rPr>
      </w:pPr>
      <w:r w:rsidRPr="00D72012">
        <w:rPr>
          <w:rFonts w:ascii="Times New Roman" w:hAnsi="Times New Roman" w:cs="Times New Roman"/>
          <w:b/>
          <w:noProof/>
          <w:sz w:val="24"/>
          <w:szCs w:val="24"/>
        </w:rPr>
        <w:lastRenderedPageBreak/>
        <w:drawing>
          <wp:inline distT="0" distB="0" distL="0" distR="0">
            <wp:extent cx="4326179" cy="3394253"/>
            <wp:effectExtent l="19050" t="0" r="17221" b="0"/>
            <wp:docPr id="2"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7223F3" w:rsidRPr="00F410E1" w:rsidRDefault="001B7286" w:rsidP="00F410E1">
      <w:pPr>
        <w:spacing w:line="480" w:lineRule="auto"/>
        <w:jc w:val="center"/>
        <w:rPr>
          <w:rFonts w:ascii="Times New Roman" w:hAnsi="Times New Roman" w:cs="Times New Roman"/>
          <w:b/>
          <w:noProof/>
          <w:sz w:val="24"/>
          <w:szCs w:val="24"/>
        </w:rPr>
      </w:pPr>
      <w:r w:rsidRPr="00D72012">
        <w:rPr>
          <w:rFonts w:ascii="Times New Roman" w:hAnsi="Times New Roman" w:cs="Times New Roman"/>
          <w:b/>
          <w:noProof/>
          <w:sz w:val="24"/>
          <w:szCs w:val="24"/>
        </w:rPr>
        <w:t>Fig. S</w:t>
      </w:r>
      <w:r w:rsidR="000537E5">
        <w:rPr>
          <w:rFonts w:ascii="Times New Roman" w:hAnsi="Times New Roman" w:cs="Times New Roman" w:hint="eastAsia"/>
          <w:b/>
          <w:noProof/>
          <w:sz w:val="24"/>
          <w:szCs w:val="24"/>
        </w:rPr>
        <w:t>3</w:t>
      </w:r>
      <w:r w:rsidRPr="00D72012">
        <w:rPr>
          <w:rFonts w:ascii="Times New Roman" w:hAnsi="Times New Roman" w:cs="Times New Roman"/>
          <w:b/>
          <w:noProof/>
          <w:sz w:val="24"/>
          <w:szCs w:val="24"/>
        </w:rPr>
        <w:t xml:space="preserve"> </w:t>
      </w:r>
      <w:r w:rsidR="001550F6" w:rsidRPr="00D72012">
        <w:rPr>
          <w:rFonts w:ascii="Times New Roman" w:hAnsi="Times New Roman" w:cs="Times New Roman"/>
          <w:noProof/>
          <w:sz w:val="24"/>
          <w:szCs w:val="24"/>
        </w:rPr>
        <w:t xml:space="preserve">Percentages of the detected </w:t>
      </w:r>
      <w:r w:rsidR="00050DCE">
        <w:rPr>
          <w:rFonts w:ascii="Times New Roman" w:hAnsi="Times New Roman" w:cs="Times New Roman" w:hint="eastAsia"/>
          <w:noProof/>
          <w:sz w:val="24"/>
          <w:szCs w:val="24"/>
        </w:rPr>
        <w:t>MGE</w:t>
      </w:r>
      <w:r w:rsidR="001550F6" w:rsidRPr="00D72012">
        <w:rPr>
          <w:rFonts w:ascii="Times New Roman" w:hAnsi="Times New Roman" w:cs="Times New Roman"/>
          <w:noProof/>
          <w:sz w:val="24"/>
          <w:szCs w:val="24"/>
        </w:rPr>
        <w:t>s in mouse and human feces.</w:t>
      </w:r>
    </w:p>
    <w:p w:rsidR="00EE2319" w:rsidRDefault="00EE2319" w:rsidP="00EE2319">
      <w:pPr>
        <w:jc w:val="center"/>
        <w:rPr>
          <w:rFonts w:ascii="Times New Roman" w:hAnsi="Times New Roman" w:cs="Times New Roman"/>
        </w:rPr>
      </w:pPr>
      <w:r>
        <w:rPr>
          <w:rFonts w:ascii="Times New Roman" w:hAnsi="Times New Roman" w:cs="Times New Roman" w:hint="eastAsia"/>
          <w:noProof/>
        </w:rPr>
        <w:drawing>
          <wp:inline distT="0" distB="0" distL="0" distR="0">
            <wp:extent cx="5263515" cy="3681730"/>
            <wp:effectExtent l="19050" t="0" r="0" b="0"/>
            <wp:docPr id="10" name="图片 1" descr="C:\Users\wangrui\Desktop\fig s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angrui\Desktop\fig s4.tif"/>
                    <pic:cNvPicPr>
                      <a:picLocks noChangeAspect="1" noChangeArrowheads="1"/>
                    </pic:cNvPicPr>
                  </pic:nvPicPr>
                  <pic:blipFill>
                    <a:blip r:embed="rId17" cstate="print"/>
                    <a:srcRect/>
                    <a:stretch>
                      <a:fillRect/>
                    </a:stretch>
                  </pic:blipFill>
                  <pic:spPr bwMode="auto">
                    <a:xfrm>
                      <a:off x="0" y="0"/>
                      <a:ext cx="5263515" cy="3681730"/>
                    </a:xfrm>
                    <a:prstGeom prst="rect">
                      <a:avLst/>
                    </a:prstGeom>
                    <a:noFill/>
                    <a:ln w="9525">
                      <a:noFill/>
                      <a:miter lim="800000"/>
                      <a:headEnd/>
                      <a:tailEnd/>
                    </a:ln>
                  </pic:spPr>
                </pic:pic>
              </a:graphicData>
            </a:graphic>
          </wp:inline>
        </w:drawing>
      </w:r>
    </w:p>
    <w:p w:rsidR="00EE2319" w:rsidRDefault="00EE2319" w:rsidP="00EE2319">
      <w:pPr>
        <w:spacing w:line="480" w:lineRule="auto"/>
        <w:jc w:val="center"/>
        <w:rPr>
          <w:rFonts w:ascii="Times New Roman" w:hAnsi="Times New Roman" w:cs="Times New Roman"/>
          <w:noProof/>
          <w:sz w:val="24"/>
          <w:szCs w:val="24"/>
        </w:rPr>
      </w:pPr>
      <w:r w:rsidRPr="00D72012">
        <w:rPr>
          <w:rFonts w:ascii="Times New Roman" w:hAnsi="Times New Roman" w:cs="Times New Roman"/>
          <w:b/>
          <w:noProof/>
          <w:sz w:val="24"/>
          <w:szCs w:val="24"/>
        </w:rPr>
        <w:t>Fig. S</w:t>
      </w:r>
      <w:r>
        <w:rPr>
          <w:rFonts w:ascii="Times New Roman" w:hAnsi="Times New Roman" w:cs="Times New Roman" w:hint="eastAsia"/>
          <w:b/>
          <w:noProof/>
          <w:sz w:val="24"/>
          <w:szCs w:val="24"/>
        </w:rPr>
        <w:t>4</w:t>
      </w:r>
      <w:r w:rsidRPr="00D72012">
        <w:rPr>
          <w:rFonts w:ascii="Times New Roman" w:hAnsi="Times New Roman" w:cs="Times New Roman"/>
          <w:b/>
          <w:noProof/>
          <w:sz w:val="24"/>
          <w:szCs w:val="24"/>
        </w:rPr>
        <w:t xml:space="preserve"> </w:t>
      </w:r>
      <w:r w:rsidR="00270B09" w:rsidRPr="00270B09">
        <w:rPr>
          <w:rFonts w:ascii="Times New Roman" w:hAnsi="Times New Roman" w:cs="Times New Roman" w:hint="eastAsia"/>
          <w:noProof/>
          <w:sz w:val="24"/>
          <w:szCs w:val="24"/>
        </w:rPr>
        <w:t xml:space="preserve">ARGs distribution accoridng to </w:t>
      </w:r>
      <w:r w:rsidR="00270B09" w:rsidRPr="00270B09">
        <w:rPr>
          <w:rFonts w:ascii="Times New Roman" w:hAnsi="Times New Roman" w:cs="Times New Roman"/>
          <w:color w:val="000000" w:themeColor="text1"/>
          <w:sz w:val="24"/>
          <w:szCs w:val="24"/>
        </w:rPr>
        <w:t>different resistance mechanisms</w:t>
      </w:r>
      <w:r w:rsidR="00270B09">
        <w:rPr>
          <w:rFonts w:ascii="Times New Roman" w:hAnsi="Times New Roman" w:cs="Times New Roman" w:hint="eastAsia"/>
          <w:noProof/>
          <w:sz w:val="24"/>
          <w:szCs w:val="24"/>
        </w:rPr>
        <w:t xml:space="preserve"> </w:t>
      </w:r>
      <w:r w:rsidR="00270B09" w:rsidRPr="00270B09">
        <w:rPr>
          <w:rFonts w:ascii="Times New Roman" w:hAnsi="Times New Roman" w:cs="Times New Roman" w:hint="eastAsia"/>
          <w:noProof/>
          <w:sz w:val="24"/>
          <w:szCs w:val="24"/>
        </w:rPr>
        <w:t xml:space="preserve">between the </w:t>
      </w:r>
      <w:r w:rsidRPr="00270B09">
        <w:rPr>
          <w:rFonts w:ascii="Times New Roman" w:hAnsi="Times New Roman" w:cs="Times New Roman"/>
          <w:noProof/>
          <w:sz w:val="24"/>
          <w:szCs w:val="24"/>
        </w:rPr>
        <w:t>mouse and human feces.</w:t>
      </w:r>
    </w:p>
    <w:p w:rsidR="006B0739" w:rsidRDefault="00E334E4">
      <w:pPr>
        <w:spacing w:line="480" w:lineRule="auto"/>
        <w:jc w:val="center"/>
        <w:rPr>
          <w:rFonts w:ascii="Times New Roman" w:hAnsi="Times New Roman" w:cs="Times New Roman"/>
        </w:rPr>
      </w:pPr>
      <w:r w:rsidRPr="00E334E4">
        <w:rPr>
          <w:rFonts w:ascii="Times New Roman" w:hAnsi="Times New Roman" w:cs="Times New Roman"/>
          <w:noProof/>
        </w:rPr>
        <w:lastRenderedPageBreak/>
        <w:drawing>
          <wp:inline distT="0" distB="0" distL="0" distR="0">
            <wp:extent cx="5486400" cy="2144395"/>
            <wp:effectExtent l="19050" t="0" r="0" b="0"/>
            <wp:docPr id="4" name="对象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10044608" cy="3925751"/>
                      <a:chOff x="-900608" y="1484784"/>
                      <a:chExt cx="10044608" cy="3925751"/>
                    </a:xfrm>
                  </a:grpSpPr>
                  <a:grpSp>
                    <a:nvGrpSpPr>
                      <a:cNvPr id="6" name="组合 5"/>
                      <a:cNvGrpSpPr/>
                    </a:nvGrpSpPr>
                    <a:grpSpPr>
                      <a:xfrm>
                        <a:off x="-900608" y="1484784"/>
                        <a:ext cx="10044608" cy="3925751"/>
                        <a:chOff x="-900608" y="1484784"/>
                        <a:chExt cx="10044608" cy="3925751"/>
                      </a:xfrm>
                    </a:grpSpPr>
                    <a:pic>
                      <a:nvPicPr>
                        <a:cNvPr id="4" name="图片 3"/>
                        <a:cNvPicPr/>
                      </a:nvPicPr>
                      <a:blipFill>
                        <a:blip r:embed="rId18" cstate="print"/>
                        <a:srcRect/>
                        <a:stretch>
                          <a:fillRect/>
                        </a:stretch>
                      </a:blipFill>
                      <a:spPr bwMode="auto">
                        <a:xfrm>
                          <a:off x="-900608" y="1484784"/>
                          <a:ext cx="10044608" cy="3925751"/>
                        </a:xfrm>
                        <a:prstGeom prst="rect">
                          <a:avLst/>
                        </a:prstGeom>
                        <a:noFill/>
                        <a:ln w="9525">
                          <a:noFill/>
                          <a:miter lim="800000"/>
                          <a:headEnd/>
                          <a:tailEnd/>
                        </a:ln>
                      </a:spPr>
                    </a:pic>
                    <a:sp>
                      <a:nvSpPr>
                        <a:cNvPr id="5" name="矩形 4"/>
                        <a:cNvSpPr/>
                      </a:nvSpPr>
                      <a:spPr>
                        <a:xfrm>
                          <a:off x="-684584" y="1484784"/>
                          <a:ext cx="1008112" cy="936104"/>
                        </a:xfrm>
                        <a:prstGeom prst="rect">
                          <a:avLst/>
                        </a:prstGeom>
                        <a:solidFill>
                          <a:schemeClr val="bg1"/>
                        </a:solidFill>
                        <a:ln>
                          <a:noFill/>
                        </a:ln>
                      </a:spPr>
                      <a:txSp>
                        <a:txBody>
                          <a:bodyPr rtlCol="0" anchor="ctr"/>
                          <a:lstStyle>
                            <a:defPPr>
                              <a:defRPr lang="zh-CN"/>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zh-CN" altLang="en-US"/>
                          </a:p>
                        </a:txBody>
                        <a:useSpRect/>
                      </a:txSp>
                      <a:style>
                        <a:lnRef idx="2">
                          <a:schemeClr val="accent1">
                            <a:shade val="50000"/>
                          </a:schemeClr>
                        </a:lnRef>
                        <a:fillRef idx="1">
                          <a:schemeClr val="accent1"/>
                        </a:fillRef>
                        <a:effectRef idx="0">
                          <a:schemeClr val="accent1"/>
                        </a:effectRef>
                        <a:fontRef idx="minor">
                          <a:schemeClr val="lt1"/>
                        </a:fontRef>
                      </a:style>
                    </a:sp>
                  </a:grpSp>
                </lc:lockedCanvas>
              </a:graphicData>
            </a:graphic>
          </wp:inline>
        </w:drawing>
      </w:r>
      <w:r w:rsidR="00944354" w:rsidRPr="00944354">
        <w:rPr>
          <w:rFonts w:ascii="Times New Roman" w:hAnsi="Times New Roman" w:cs="Times New Roman"/>
          <w:noProof/>
          <w:sz w:val="24"/>
          <w:szCs w:val="24"/>
        </w:rPr>
        <w:pict>
          <v:rect id="_x0000_s2051" style="position:absolute;left:0;text-align:left;margin-left:44.55pt;margin-top:-5.35pt;width:36pt;height:43.45pt;z-index:251658240;mso-position-horizontal-relative:text;mso-position-vertical-relative:text" strokecolor="white [3212]"/>
        </w:pict>
      </w:r>
    </w:p>
    <w:p w:rsidR="00184F56" w:rsidRPr="00D72012" w:rsidRDefault="0004211B" w:rsidP="00184F56">
      <w:pPr>
        <w:rPr>
          <w:rFonts w:ascii="Times New Roman" w:hAnsi="Times New Roman" w:cs="Times New Roman"/>
        </w:rPr>
      </w:pPr>
      <w:r w:rsidRPr="00D72012">
        <w:rPr>
          <w:rFonts w:ascii="Times New Roman" w:hAnsi="Times New Roman" w:cs="Times New Roman"/>
          <w:b/>
          <w:noProof/>
          <w:sz w:val="24"/>
          <w:szCs w:val="24"/>
        </w:rPr>
        <w:t>Fig. S</w:t>
      </w:r>
      <w:r>
        <w:rPr>
          <w:rFonts w:ascii="Times New Roman" w:hAnsi="Times New Roman" w:cs="Times New Roman" w:hint="eastAsia"/>
          <w:b/>
          <w:noProof/>
          <w:sz w:val="24"/>
          <w:szCs w:val="24"/>
        </w:rPr>
        <w:t>5</w:t>
      </w:r>
      <w:r w:rsidRPr="00D72012">
        <w:rPr>
          <w:rFonts w:ascii="Times New Roman" w:hAnsi="Times New Roman" w:cs="Times New Roman"/>
          <w:b/>
          <w:noProof/>
          <w:sz w:val="24"/>
          <w:szCs w:val="24"/>
        </w:rPr>
        <w:t xml:space="preserve"> </w:t>
      </w:r>
      <w:r w:rsidR="0040015E">
        <w:rPr>
          <w:rFonts w:ascii="Times New Roman" w:hAnsi="Times New Roman" w:cs="Times New Roman" w:hint="eastAsia"/>
          <w:noProof/>
          <w:sz w:val="24"/>
          <w:szCs w:val="24"/>
        </w:rPr>
        <w:t>IncQ-like plasmids sharing a common core with RSF1010/R1162/R300B (IncQ1)</w:t>
      </w:r>
      <w:r w:rsidR="00184F56" w:rsidRPr="00184F56">
        <w:rPr>
          <w:rFonts w:ascii="Times New Roman" w:hAnsi="Times New Roman" w:cs="Times New Roman"/>
        </w:rPr>
        <w:t xml:space="preserve"> </w:t>
      </w:r>
      <w:r w:rsidR="00944354" w:rsidRPr="00D72012">
        <w:rPr>
          <w:rFonts w:ascii="Times New Roman" w:hAnsi="Times New Roman" w:cs="Times New Roman"/>
        </w:rPr>
        <w:fldChar w:fldCharType="begin"/>
      </w:r>
      <w:r w:rsidR="00184F56">
        <w:rPr>
          <w:rFonts w:ascii="Times New Roman" w:hAnsi="Times New Roman" w:cs="Times New Roman"/>
        </w:rPr>
        <w:instrText xml:space="preserve"> ADDIN EN.CITE &lt;EndNote&gt;&lt;Cite&gt;&lt;Author&gt;Meyer&lt;/Author&gt;&lt;Year&gt;2009&lt;/Year&gt;&lt;RecNum&gt;1481&lt;/RecNum&gt;&lt;DisplayText&gt;[2]&lt;/DisplayText&gt;&lt;record&gt;&lt;rec-number&gt;1481&lt;/rec-number&gt;&lt;foreign-keys&gt;&lt;key app="EN" db-id="05vpt9ttyvwrzketfaovv0fwffsa2apsxpwf"&gt;1481&lt;/key&gt;&lt;/foreign-keys&gt;&lt;ref-type name="Journal Article"&gt;17&lt;/ref-type&gt;&lt;contributors&gt;&lt;authors&gt;&lt;author&gt;Meyer, Richard&lt;/author&gt;&lt;/authors&gt;&lt;/contributors&gt;&lt;titles&gt;&lt;title&gt;Replication and conjugative mobilization of broad host-range IncQ plasmids&lt;/title&gt;&lt;secondary-title&gt;Plasmid&lt;/secondary-title&gt;&lt;/titles&gt;&lt;periodical&gt;&lt;full-title&gt;Plasmid&lt;/full-title&gt;&lt;/periodical&gt;&lt;pages&gt;57-70&lt;/pages&gt;&lt;volume&gt;62&lt;/volume&gt;&lt;number&gt;2&lt;/number&gt;&lt;keywords&gt;&lt;keyword&gt;IncQ&lt;/keyword&gt;&lt;keyword&gt;Plasmid replication&lt;/keyword&gt;&lt;keyword&gt;Conjugative mobilization&lt;/keyword&gt;&lt;keyword&gt;Broad host-range&lt;/keyword&gt;&lt;/keywords&gt;&lt;dates&gt;&lt;year&gt;2009&lt;/year&gt;&lt;pub-dates&gt;&lt;date&gt;2009/09/01/&lt;/date&gt;&lt;/pub-dates&gt;&lt;/dates&gt;&lt;isbn&gt;0147-619X&lt;/isbn&gt;&lt;urls&gt;&lt;related-urls&gt;&lt;url&gt;http://www.sciencedirect.com/science/article/pii/S0147619X09000699&lt;/url&gt;&lt;/related-urls&gt;&lt;/urls&gt;&lt;electronic-resource-num&gt;https://doi.org/10.1016/j.plasmid.2009.05.001&lt;/electronic-resource-num&gt;&lt;/record&gt;&lt;/Cite&gt;&lt;/EndNote&gt;</w:instrText>
      </w:r>
      <w:r w:rsidR="00944354" w:rsidRPr="00D72012">
        <w:rPr>
          <w:rFonts w:ascii="Times New Roman" w:hAnsi="Times New Roman" w:cs="Times New Roman"/>
        </w:rPr>
        <w:fldChar w:fldCharType="separate"/>
      </w:r>
      <w:r w:rsidR="00184F56">
        <w:rPr>
          <w:rFonts w:ascii="Times New Roman" w:hAnsi="Times New Roman" w:cs="Times New Roman"/>
          <w:noProof/>
        </w:rPr>
        <w:t>[</w:t>
      </w:r>
      <w:hyperlink w:anchor="_ENREF_2" w:tooltip="Meyer, 2009 #1481" w:history="1">
        <w:r w:rsidR="00184F56">
          <w:rPr>
            <w:rFonts w:ascii="Times New Roman" w:hAnsi="Times New Roman" w:cs="Times New Roman"/>
            <w:noProof/>
          </w:rPr>
          <w:t>2</w:t>
        </w:r>
      </w:hyperlink>
      <w:r w:rsidR="00184F56">
        <w:rPr>
          <w:rFonts w:ascii="Times New Roman" w:hAnsi="Times New Roman" w:cs="Times New Roman"/>
          <w:noProof/>
        </w:rPr>
        <w:t>]</w:t>
      </w:r>
      <w:r w:rsidR="00944354" w:rsidRPr="00D72012">
        <w:rPr>
          <w:rFonts w:ascii="Times New Roman" w:hAnsi="Times New Roman" w:cs="Times New Roman"/>
        </w:rPr>
        <w:fldChar w:fldCharType="end"/>
      </w:r>
    </w:p>
    <w:p w:rsidR="00DC1D61" w:rsidRDefault="00E334E4">
      <w:pPr>
        <w:jc w:val="center"/>
        <w:rPr>
          <w:rFonts w:ascii="Times New Roman" w:hAnsi="Times New Roman" w:cs="Times New Roman"/>
          <w:noProof/>
          <w:sz w:val="20"/>
        </w:rPr>
      </w:pPr>
      <w:r w:rsidRPr="00E334E4">
        <w:rPr>
          <w:rFonts w:ascii="Times New Roman" w:hAnsi="Times New Roman" w:cs="Times New Roman"/>
          <w:noProof/>
          <w:sz w:val="20"/>
        </w:rPr>
        <w:t xml:space="preserve"> </w:t>
      </w:r>
    </w:p>
    <w:p w:rsidR="006B0739" w:rsidRDefault="006B0739">
      <w:pPr>
        <w:jc w:val="center"/>
        <w:rPr>
          <w:rFonts w:ascii="Times New Roman" w:hAnsi="Times New Roman" w:cs="Times New Roman"/>
          <w:noProof/>
          <w:sz w:val="24"/>
          <w:szCs w:val="24"/>
        </w:rPr>
      </w:pPr>
    </w:p>
    <w:p w:rsidR="0004211B" w:rsidRPr="00F410E1" w:rsidRDefault="002306F2" w:rsidP="00EE2319">
      <w:pPr>
        <w:spacing w:line="480" w:lineRule="auto"/>
        <w:jc w:val="center"/>
        <w:rPr>
          <w:rFonts w:ascii="Times New Roman" w:hAnsi="Times New Roman" w:cs="Times New Roman"/>
          <w:b/>
          <w:noProof/>
          <w:sz w:val="24"/>
          <w:szCs w:val="24"/>
        </w:rPr>
      </w:pPr>
      <w:r>
        <w:rPr>
          <w:rFonts w:ascii="Times New Roman" w:hAnsi="Times New Roman" w:cs="Times New Roman"/>
          <w:b/>
          <w:noProof/>
          <w:sz w:val="24"/>
          <w:szCs w:val="24"/>
        </w:rPr>
        <w:drawing>
          <wp:inline distT="0" distB="0" distL="0" distR="0">
            <wp:extent cx="5274310" cy="3797503"/>
            <wp:effectExtent l="19050" t="0" r="2540" b="0"/>
            <wp:docPr id="11" name="图片 1" descr="C:\Users\wangrui\Desktop\投稿图\SI\metabolite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angrui\Desktop\投稿图\SI\metabolites.tif"/>
                    <pic:cNvPicPr>
                      <a:picLocks noChangeAspect="1" noChangeArrowheads="1"/>
                    </pic:cNvPicPr>
                  </pic:nvPicPr>
                  <pic:blipFill>
                    <a:blip r:embed="rId19" cstate="print"/>
                    <a:srcRect/>
                    <a:stretch>
                      <a:fillRect/>
                    </a:stretch>
                  </pic:blipFill>
                  <pic:spPr bwMode="auto">
                    <a:xfrm>
                      <a:off x="0" y="0"/>
                      <a:ext cx="5274310" cy="3797503"/>
                    </a:xfrm>
                    <a:prstGeom prst="rect">
                      <a:avLst/>
                    </a:prstGeom>
                    <a:noFill/>
                    <a:ln w="9525">
                      <a:noFill/>
                      <a:miter lim="800000"/>
                      <a:headEnd/>
                      <a:tailEnd/>
                    </a:ln>
                  </pic:spPr>
                </pic:pic>
              </a:graphicData>
            </a:graphic>
          </wp:inline>
        </w:drawing>
      </w:r>
    </w:p>
    <w:p w:rsidR="006B0739" w:rsidRDefault="009332E4">
      <w:pPr>
        <w:jc w:val="center"/>
        <w:rPr>
          <w:rFonts w:ascii="Times New Roman" w:hAnsi="Times New Roman" w:cs="Times New Roman"/>
        </w:rPr>
      </w:pPr>
      <w:r w:rsidRPr="009332E4">
        <w:rPr>
          <w:rFonts w:ascii="Times New Roman" w:hAnsi="Times New Roman" w:cs="Times New Roman"/>
          <w:b/>
          <w:noProof/>
          <w:sz w:val="24"/>
          <w:szCs w:val="24"/>
        </w:rPr>
        <w:t>Fig. S6</w:t>
      </w:r>
      <w:r w:rsidR="00472A64" w:rsidRPr="00945FB1">
        <w:rPr>
          <w:rFonts w:ascii="Times New Roman" w:hAnsi="Times New Roman" w:cs="Times New Roman"/>
          <w:noProof/>
          <w:sz w:val="24"/>
          <w:szCs w:val="24"/>
        </w:rPr>
        <w:t xml:space="preserve"> </w:t>
      </w:r>
      <w:r w:rsidR="004A0215" w:rsidRPr="00945FB1">
        <w:rPr>
          <w:rFonts w:ascii="Times New Roman" w:hAnsi="Times New Roman" w:cs="Times New Roman" w:hint="eastAsia"/>
          <w:noProof/>
          <w:sz w:val="24"/>
          <w:szCs w:val="24"/>
        </w:rPr>
        <w:t xml:space="preserve">The metabolites profiles </w:t>
      </w:r>
      <w:r w:rsidR="00945FB1" w:rsidRPr="00945FB1">
        <w:rPr>
          <w:rFonts w:ascii="Times New Roman" w:hAnsi="Times New Roman" w:cs="Times New Roman" w:hint="eastAsia"/>
          <w:noProof/>
          <w:sz w:val="24"/>
          <w:szCs w:val="24"/>
        </w:rPr>
        <w:t>between the control and the HFD mouse feces.</w:t>
      </w:r>
    </w:p>
    <w:p w:rsidR="004A0D70" w:rsidRPr="00D72012" w:rsidRDefault="00210911" w:rsidP="00DA23EC">
      <w:pPr>
        <w:jc w:val="center"/>
        <w:rPr>
          <w:rFonts w:ascii="Times New Roman" w:hAnsi="Times New Roman" w:cs="Times New Roman"/>
        </w:rPr>
      </w:pPr>
      <w:r w:rsidRPr="00D72012">
        <w:rPr>
          <w:rFonts w:ascii="Times New Roman" w:hAnsi="Times New Roman" w:cs="Times New Roman"/>
          <w:noProof/>
        </w:rPr>
        <w:lastRenderedPageBreak/>
        <w:drawing>
          <wp:inline distT="0" distB="0" distL="0" distR="0">
            <wp:extent cx="4509059" cy="3664915"/>
            <wp:effectExtent l="19050" t="0" r="24841" b="0"/>
            <wp:docPr id="7"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210911" w:rsidRPr="00D72012" w:rsidRDefault="00210911" w:rsidP="00DA23EC">
      <w:pPr>
        <w:jc w:val="center"/>
        <w:rPr>
          <w:rFonts w:ascii="Times New Roman" w:hAnsi="Times New Roman" w:cs="Times New Roman"/>
        </w:rPr>
      </w:pPr>
      <w:r w:rsidRPr="00D72012">
        <w:rPr>
          <w:rFonts w:ascii="Times New Roman" w:hAnsi="Times New Roman" w:cs="Times New Roman"/>
          <w:noProof/>
        </w:rPr>
        <w:drawing>
          <wp:inline distT="0" distB="0" distL="0" distR="0">
            <wp:extent cx="4487113" cy="3562502"/>
            <wp:effectExtent l="19050" t="0" r="27737" b="0"/>
            <wp:docPr id="9"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E439B4" w:rsidRDefault="00E439B4" w:rsidP="00E439B4">
      <w:pPr>
        <w:jc w:val="center"/>
        <w:rPr>
          <w:rFonts w:ascii="Times New Roman" w:hAnsi="Times New Roman" w:cs="Times New Roman"/>
        </w:rPr>
      </w:pPr>
    </w:p>
    <w:p w:rsidR="00110857" w:rsidRDefault="00110857" w:rsidP="00110857">
      <w:pPr>
        <w:spacing w:line="480" w:lineRule="auto"/>
        <w:rPr>
          <w:rFonts w:ascii="Times New Roman" w:hAnsi="Times New Roman" w:cs="Times New Roman"/>
          <w:sz w:val="24"/>
          <w:szCs w:val="24"/>
        </w:rPr>
      </w:pPr>
      <w:r w:rsidRPr="00D72012">
        <w:rPr>
          <w:rFonts w:ascii="Times New Roman" w:hAnsi="Times New Roman" w:cs="Times New Roman"/>
          <w:b/>
          <w:sz w:val="24"/>
          <w:szCs w:val="24"/>
        </w:rPr>
        <w:t>Fig. S</w:t>
      </w:r>
      <w:r w:rsidR="00472A64">
        <w:rPr>
          <w:rFonts w:ascii="Times New Roman" w:hAnsi="Times New Roman" w:cs="Times New Roman" w:hint="eastAsia"/>
          <w:b/>
          <w:sz w:val="24"/>
          <w:szCs w:val="24"/>
        </w:rPr>
        <w:t>7</w:t>
      </w:r>
      <w:r w:rsidRPr="00D72012">
        <w:rPr>
          <w:rFonts w:ascii="Times New Roman" w:hAnsi="Times New Roman" w:cs="Times New Roman"/>
          <w:b/>
          <w:sz w:val="24"/>
          <w:szCs w:val="24"/>
        </w:rPr>
        <w:t xml:space="preserve"> </w:t>
      </w:r>
      <w:r w:rsidRPr="00D72012">
        <w:rPr>
          <w:rFonts w:ascii="Times New Roman" w:hAnsi="Times New Roman" w:cs="Times New Roman"/>
          <w:sz w:val="24"/>
          <w:szCs w:val="24"/>
        </w:rPr>
        <w:t xml:space="preserve">Microbial community </w:t>
      </w:r>
      <w:r w:rsidR="004D4E00">
        <w:rPr>
          <w:rFonts w:ascii="Times New Roman" w:hAnsi="Times New Roman" w:cs="Times New Roman" w:hint="eastAsia"/>
          <w:sz w:val="24"/>
          <w:szCs w:val="24"/>
        </w:rPr>
        <w:t>on</w:t>
      </w:r>
      <w:r w:rsidRPr="00D72012">
        <w:rPr>
          <w:rFonts w:ascii="Times New Roman" w:hAnsi="Times New Roman" w:cs="Times New Roman"/>
          <w:sz w:val="24"/>
          <w:szCs w:val="24"/>
        </w:rPr>
        <w:t xml:space="preserve"> phylum level</w:t>
      </w:r>
      <w:r w:rsidR="00472A64">
        <w:rPr>
          <w:rFonts w:ascii="Times New Roman" w:hAnsi="Times New Roman" w:cs="Times New Roman" w:hint="eastAsia"/>
          <w:sz w:val="24"/>
          <w:szCs w:val="24"/>
        </w:rPr>
        <w:t xml:space="preserve"> in the control and the HFD mouse feces</w:t>
      </w:r>
      <w:r w:rsidRPr="00D72012">
        <w:rPr>
          <w:rFonts w:ascii="Times New Roman" w:hAnsi="Times New Roman" w:cs="Times New Roman"/>
          <w:sz w:val="24"/>
          <w:szCs w:val="24"/>
        </w:rPr>
        <w:t>.</w:t>
      </w:r>
      <w:r w:rsidR="004D4E00">
        <w:rPr>
          <w:rFonts w:ascii="Times New Roman" w:hAnsi="Times New Roman" w:cs="Times New Roman" w:hint="eastAsia"/>
          <w:sz w:val="24"/>
          <w:szCs w:val="24"/>
        </w:rPr>
        <w:t xml:space="preserve"> </w:t>
      </w:r>
      <w:r w:rsidR="00F21D2B">
        <w:rPr>
          <w:rFonts w:ascii="Times New Roman" w:hAnsi="Times New Roman" w:cs="Times New Roman" w:hint="eastAsia"/>
          <w:sz w:val="24"/>
          <w:szCs w:val="24"/>
        </w:rPr>
        <w:t>(</w:t>
      </w:r>
      <w:r w:rsidR="00F21D2B" w:rsidRPr="00F21D2B">
        <w:rPr>
          <w:rFonts w:ascii="Times New Roman" w:hAnsi="Times New Roman" w:cs="Times New Roman"/>
          <w:color w:val="000000" w:themeColor="text1"/>
          <w:sz w:val="24"/>
          <w:szCs w:val="24"/>
        </w:rPr>
        <w:t xml:space="preserve"> </w:t>
      </w:r>
      <w:r w:rsidR="00F21D2B">
        <w:rPr>
          <w:rFonts w:ascii="Times New Roman" w:hAnsi="Times New Roman" w:cs="Times New Roman"/>
          <w:color w:val="000000" w:themeColor="text1"/>
          <w:sz w:val="24"/>
          <w:szCs w:val="24"/>
        </w:rPr>
        <w:t>S</w:t>
      </w:r>
      <w:r w:rsidR="00F21D2B">
        <w:rPr>
          <w:rFonts w:ascii="Times New Roman" w:hAnsi="Times New Roman" w:cs="Times New Roman" w:hint="eastAsia"/>
          <w:color w:val="000000" w:themeColor="text1"/>
          <w:sz w:val="24"/>
          <w:szCs w:val="24"/>
        </w:rPr>
        <w:t>equence number ranged from 33,865 to 65,644 reads among all the samples and normalized as the minimum 33,865 for further analysis.</w:t>
      </w:r>
      <w:r w:rsidR="00F21D2B">
        <w:rPr>
          <w:rFonts w:ascii="Times New Roman" w:hAnsi="Times New Roman" w:cs="Times New Roman" w:hint="eastAsia"/>
          <w:sz w:val="24"/>
          <w:szCs w:val="24"/>
        </w:rPr>
        <w:t>)</w:t>
      </w:r>
    </w:p>
    <w:p w:rsidR="003A43A4" w:rsidRDefault="003A43A4" w:rsidP="00110857">
      <w:pPr>
        <w:spacing w:line="480" w:lineRule="auto"/>
        <w:rPr>
          <w:rFonts w:ascii="Times New Roman" w:hAnsi="Times New Roman" w:cs="Times New Roman"/>
          <w:sz w:val="24"/>
          <w:szCs w:val="24"/>
        </w:rPr>
      </w:pPr>
    </w:p>
    <w:p w:rsidR="006B0739" w:rsidRDefault="00652A61">
      <w:pPr>
        <w:spacing w:line="480" w:lineRule="auto"/>
        <w:jc w:val="center"/>
        <w:rPr>
          <w:rFonts w:ascii="Times New Roman" w:hAnsi="Times New Roman" w:cs="Times New Roman"/>
          <w:b/>
          <w:sz w:val="24"/>
          <w:szCs w:val="24"/>
        </w:rPr>
      </w:pPr>
      <w:r>
        <w:object w:dxaOrig="17663" w:dyaOrig="85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4.1pt;height:230.95pt" o:ole="">
            <v:imagedata r:id="rId22" o:title=""/>
          </v:shape>
          <o:OLEObject Type="Embed" ProgID="Visio.Drawing.11" ShapeID="_x0000_i1025" DrawAspect="Content" ObjectID="_1657723120" r:id="rId23"/>
        </w:object>
      </w:r>
    </w:p>
    <w:p w:rsidR="003A43A4" w:rsidRDefault="002319AA" w:rsidP="00110857">
      <w:pPr>
        <w:spacing w:line="480" w:lineRule="auto"/>
        <w:rPr>
          <w:rFonts w:ascii="Times New Roman" w:hAnsi="Times New Roman" w:cs="Times New Roman"/>
          <w:b/>
          <w:sz w:val="24"/>
          <w:szCs w:val="24"/>
        </w:rPr>
      </w:pPr>
      <w:r w:rsidRPr="00D72012">
        <w:rPr>
          <w:rFonts w:ascii="Times New Roman" w:hAnsi="Times New Roman" w:cs="Times New Roman"/>
          <w:b/>
          <w:sz w:val="24"/>
          <w:szCs w:val="24"/>
        </w:rPr>
        <w:t>Fig. S</w:t>
      </w:r>
      <w:r>
        <w:rPr>
          <w:rFonts w:ascii="Times New Roman" w:hAnsi="Times New Roman" w:cs="Times New Roman" w:hint="eastAsia"/>
          <w:b/>
          <w:sz w:val="24"/>
          <w:szCs w:val="24"/>
        </w:rPr>
        <w:t>8</w:t>
      </w:r>
      <w:r w:rsidRPr="00D72012">
        <w:rPr>
          <w:rFonts w:ascii="Times New Roman" w:hAnsi="Times New Roman" w:cs="Times New Roman"/>
          <w:b/>
          <w:sz w:val="24"/>
          <w:szCs w:val="24"/>
        </w:rPr>
        <w:t xml:space="preserve"> </w:t>
      </w:r>
      <w:r w:rsidR="004D4E00">
        <w:rPr>
          <w:rFonts w:ascii="Times New Roman" w:hAnsi="Times New Roman" w:cs="Times New Roman" w:hint="eastAsia"/>
          <w:sz w:val="24"/>
          <w:szCs w:val="24"/>
        </w:rPr>
        <w:t xml:space="preserve">Redundancy analysis assessing the relationship between metabolic pathway genes (red arrows) and bacteria genus (deep blue arrows) between the control and the HFD groups. The percentage of variation explained by each axis is showed, and the relationship was determined significant (p &lt; 0.001) based on 499 permutations. </w:t>
      </w:r>
    </w:p>
    <w:p w:rsidR="003A43A4" w:rsidRPr="002319AA" w:rsidRDefault="003A43A4" w:rsidP="00110857">
      <w:pPr>
        <w:spacing w:line="480" w:lineRule="auto"/>
        <w:rPr>
          <w:rFonts w:ascii="Times New Roman" w:hAnsi="Times New Roman" w:cs="Times New Roman"/>
          <w:b/>
          <w:sz w:val="24"/>
          <w:szCs w:val="24"/>
        </w:rPr>
      </w:pPr>
    </w:p>
    <w:p w:rsidR="00110857" w:rsidRPr="00110857" w:rsidRDefault="00110857" w:rsidP="00E439B4">
      <w:pPr>
        <w:jc w:val="center"/>
        <w:rPr>
          <w:rFonts w:ascii="Times New Roman" w:hAnsi="Times New Roman" w:cs="Times New Roman"/>
        </w:rPr>
      </w:pPr>
    </w:p>
    <w:p w:rsidR="00210D6E" w:rsidRPr="00D72012" w:rsidRDefault="00210D6E">
      <w:pPr>
        <w:rPr>
          <w:rFonts w:ascii="Times New Roman" w:hAnsi="Times New Roman" w:cs="Times New Roman"/>
        </w:rPr>
      </w:pPr>
    </w:p>
    <w:p w:rsidR="00206785" w:rsidRPr="00D72012" w:rsidRDefault="00206785">
      <w:pPr>
        <w:rPr>
          <w:rFonts w:ascii="Times New Roman" w:hAnsi="Times New Roman" w:cs="Times New Roman"/>
        </w:rPr>
      </w:pPr>
    </w:p>
    <w:p w:rsidR="00206785" w:rsidRPr="00D72012" w:rsidRDefault="00206785">
      <w:pPr>
        <w:rPr>
          <w:rFonts w:ascii="Times New Roman" w:hAnsi="Times New Roman" w:cs="Times New Roman"/>
        </w:rPr>
        <w:sectPr w:rsidR="00206785" w:rsidRPr="00D72012" w:rsidSect="00DD06AE">
          <w:footerReference w:type="default" r:id="rId24"/>
          <w:pgSz w:w="11906" w:h="16838"/>
          <w:pgMar w:top="1134" w:right="1134" w:bottom="1134" w:left="1134" w:header="851" w:footer="992" w:gutter="0"/>
          <w:cols w:space="425"/>
          <w:docGrid w:type="lines" w:linePitch="312"/>
        </w:sectPr>
      </w:pPr>
    </w:p>
    <w:p w:rsidR="00206785" w:rsidRPr="00D72012" w:rsidRDefault="00206785" w:rsidP="00206785">
      <w:pPr>
        <w:jc w:val="center"/>
        <w:rPr>
          <w:rFonts w:ascii="Times New Roman" w:hAnsi="Times New Roman" w:cs="Times New Roman"/>
        </w:rPr>
      </w:pPr>
      <w:r w:rsidRPr="00D72012">
        <w:rPr>
          <w:rFonts w:ascii="Times New Roman" w:hAnsi="Times New Roman" w:cs="Times New Roman"/>
        </w:rPr>
        <w:lastRenderedPageBreak/>
        <w:t>Table S</w:t>
      </w:r>
      <w:r w:rsidR="00D72026">
        <w:rPr>
          <w:rFonts w:ascii="Times New Roman" w:hAnsi="Times New Roman" w:cs="Times New Roman" w:hint="eastAsia"/>
        </w:rPr>
        <w:t>1</w:t>
      </w:r>
      <w:r w:rsidRPr="00D72012">
        <w:rPr>
          <w:rFonts w:ascii="Times New Roman" w:hAnsi="Times New Roman" w:cs="Times New Roman"/>
        </w:rPr>
        <w:t xml:space="preserve"> </w:t>
      </w:r>
      <w:r w:rsidRPr="00D72012">
        <w:rPr>
          <w:rFonts w:ascii="Times New Roman" w:hAnsi="Times New Roman" w:cs="Times New Roman"/>
          <w:szCs w:val="21"/>
        </w:rPr>
        <w:t>Details of 296 pairs of primers for high-throughput quantitative PCR (HT-qPCR) and detected in mouse and human feces (MF and HF).</w:t>
      </w:r>
    </w:p>
    <w:tbl>
      <w:tblPr>
        <w:tblW w:w="0" w:type="auto"/>
        <w:tblInd w:w="99" w:type="dxa"/>
        <w:tblBorders>
          <w:top w:val="single" w:sz="4" w:space="0" w:color="auto"/>
          <w:bottom w:val="single" w:sz="4" w:space="0" w:color="auto"/>
        </w:tblBorders>
        <w:tblLayout w:type="fixed"/>
        <w:tblLook w:val="04A0"/>
      </w:tblPr>
      <w:tblGrid>
        <w:gridCol w:w="1427"/>
        <w:gridCol w:w="1417"/>
        <w:gridCol w:w="2127"/>
        <w:gridCol w:w="1275"/>
        <w:gridCol w:w="3544"/>
        <w:gridCol w:w="3455"/>
        <w:gridCol w:w="427"/>
        <w:gridCol w:w="403"/>
      </w:tblGrid>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ssay Name</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ene Name</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echanisms</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ypes</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Forward</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Reverse</w:t>
            </w:r>
          </w:p>
        </w:tc>
        <w:tc>
          <w:tcPr>
            <w:tcW w:w="427" w:type="dxa"/>
            <w:shd w:val="clear" w:color="auto" w:fill="auto"/>
            <w:noWrap/>
            <w:vAlign w:val="center"/>
            <w:hideMark/>
          </w:tcPr>
          <w:p w:rsidR="00206785" w:rsidRPr="00D72012" w:rsidRDefault="00206785" w:rsidP="00206785">
            <w:pPr>
              <w:widowControl/>
              <w:jc w:val="left"/>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F</w:t>
            </w:r>
          </w:p>
        </w:tc>
        <w:tc>
          <w:tcPr>
            <w:tcW w:w="403" w:type="dxa"/>
            <w:shd w:val="clear" w:color="auto" w:fill="auto"/>
            <w:noWrap/>
            <w:vAlign w:val="center"/>
            <w:hideMark/>
          </w:tcPr>
          <w:p w:rsidR="00206785" w:rsidRPr="00D72012" w:rsidRDefault="00206785" w:rsidP="00206785">
            <w:pPr>
              <w:widowControl/>
              <w:jc w:val="left"/>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HF</w:t>
            </w:r>
          </w:p>
        </w:tc>
      </w:tr>
      <w:tr w:rsidR="009B6C70" w:rsidRPr="00D72012" w:rsidTr="009B6C70">
        <w:trPr>
          <w:trHeight w:val="288"/>
        </w:trPr>
        <w:tc>
          <w:tcPr>
            <w:tcW w:w="1427" w:type="dxa"/>
            <w:tcBorders>
              <w:top w:val="single" w:sz="4" w:space="0" w:color="auto"/>
            </w:tcBorders>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16S rRNA</w:t>
            </w:r>
          </w:p>
        </w:tc>
        <w:tc>
          <w:tcPr>
            <w:tcW w:w="1417" w:type="dxa"/>
            <w:tcBorders>
              <w:top w:val="single" w:sz="4" w:space="0" w:color="auto"/>
            </w:tcBorders>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16S rRNA</w:t>
            </w:r>
          </w:p>
        </w:tc>
        <w:tc>
          <w:tcPr>
            <w:tcW w:w="2127" w:type="dxa"/>
            <w:tcBorders>
              <w:top w:val="single" w:sz="4" w:space="0" w:color="auto"/>
            </w:tcBorders>
            <w:shd w:val="clear" w:color="auto" w:fill="auto"/>
            <w:noWrap/>
            <w:vAlign w:val="bottom"/>
            <w:hideMark/>
          </w:tcPr>
          <w:p w:rsidR="00206785" w:rsidRPr="00D72012" w:rsidRDefault="00206785" w:rsidP="00206785">
            <w:pPr>
              <w:widowControl/>
              <w:jc w:val="left"/>
              <w:rPr>
                <w:rFonts w:ascii="Times New Roman" w:eastAsia="宋体" w:hAnsi="Times New Roman" w:cs="Times New Roman"/>
                <w:color w:val="000000"/>
                <w:kern w:val="0"/>
                <w:sz w:val="16"/>
                <w:szCs w:val="21"/>
              </w:rPr>
            </w:pPr>
          </w:p>
        </w:tc>
        <w:tc>
          <w:tcPr>
            <w:tcW w:w="1275" w:type="dxa"/>
            <w:tcBorders>
              <w:top w:val="single" w:sz="4" w:space="0" w:color="auto"/>
            </w:tcBorders>
            <w:shd w:val="clear" w:color="auto" w:fill="auto"/>
            <w:noWrap/>
            <w:vAlign w:val="bottom"/>
            <w:hideMark/>
          </w:tcPr>
          <w:p w:rsidR="00206785" w:rsidRPr="00D72012" w:rsidRDefault="00206785" w:rsidP="00206785">
            <w:pPr>
              <w:widowControl/>
              <w:jc w:val="left"/>
              <w:rPr>
                <w:rFonts w:ascii="Times New Roman" w:eastAsia="宋体" w:hAnsi="Times New Roman" w:cs="Times New Roman"/>
                <w:color w:val="000000"/>
                <w:kern w:val="0"/>
                <w:sz w:val="16"/>
                <w:szCs w:val="21"/>
              </w:rPr>
            </w:pPr>
          </w:p>
        </w:tc>
        <w:tc>
          <w:tcPr>
            <w:tcW w:w="3544" w:type="dxa"/>
            <w:tcBorders>
              <w:top w:val="single" w:sz="4" w:space="0" w:color="auto"/>
            </w:tcBorders>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GGTTGCGCTCGTTGC</w:t>
            </w:r>
          </w:p>
        </w:tc>
        <w:tc>
          <w:tcPr>
            <w:tcW w:w="3455" w:type="dxa"/>
            <w:tcBorders>
              <w:top w:val="single" w:sz="4" w:space="0" w:color="auto"/>
            </w:tcBorders>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TGGYTGTCGTCAGCTCGTG</w:t>
            </w:r>
          </w:p>
        </w:tc>
        <w:tc>
          <w:tcPr>
            <w:tcW w:w="427" w:type="dxa"/>
            <w:tcBorders>
              <w:top w:val="single" w:sz="4" w:space="0" w:color="auto"/>
            </w:tcBorders>
            <w:shd w:val="clear" w:color="auto" w:fill="auto"/>
            <w:noWrap/>
            <w:vAlign w:val="center"/>
            <w:hideMark/>
          </w:tcPr>
          <w:p w:rsidR="00206785" w:rsidRPr="00D72012" w:rsidRDefault="00206785" w:rsidP="00206785">
            <w:pPr>
              <w:widowControl/>
              <w:jc w:val="left"/>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tcBorders>
              <w:top w:val="single" w:sz="4" w:space="0" w:color="auto"/>
            </w:tcBorders>
            <w:shd w:val="clear" w:color="auto" w:fill="auto"/>
            <w:noWrap/>
            <w:vAlign w:val="center"/>
            <w:hideMark/>
          </w:tcPr>
          <w:p w:rsidR="00206785" w:rsidRPr="00D72012" w:rsidRDefault="00206785" w:rsidP="00206785">
            <w:pPr>
              <w:widowControl/>
              <w:jc w:val="left"/>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c</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c</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minoglycosid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CCTGCGTTGTGGCTATG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TGGCCACGCCAATCC</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c(6')I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c(6')I1</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minoglycosid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ACCGGATTAAGGCCGATG</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TTGCCTTGATATTCAGTTTTTATAACC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c(6')-Ib(aka aacA4)-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c(6')-Ib</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minoglycosid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TTTGAGAGGCAAGGTACCGTA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AATGCCTGGCGTGTTTG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c(6')-Ib(aka aacA4)-02</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c(6')-Ib</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minoglycosid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TCGCCGAGCAACTTG</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GTACCTTGCCTCTCAAACC</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c(6')-Ib(aka aacA4)-03</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c(6')-Ib</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minoglycosid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GAAGCACGCCCGACACT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TCTCCATTCAGCATTGC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c(6')-II</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c(6')-II</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minoglycosid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ACCCGACTCCGAACA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ACGAATCCTGCCTTCTC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c(6')-Iy</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c(6')-Iy</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minoglycosid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TTTGCGGATGCCTCAA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GAGAACAAAAATACCTTCAAGGAA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cA/aphD</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cA/aphD</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minoglycosid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GAGCCTTGGGAAGATGAAGTT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TGATCCATACCATAGACTATCTCATC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cC</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cC</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minoglycosid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TCACTTATTCGATGCCCTTAC</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TCGGGCGCGGCAT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cC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cC1</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minoglycosid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GTCGTGAGTTCGGAGACGT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AAGTTCCCGAGGTAATCG</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cC2</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cC2</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minoglycosid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CGGCATTCTCGATTGCTT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CGAGCTTCACGTAAGCATT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cC4</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cC4</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minoglycosid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GCGTGGGACACGA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GGGAACCTTTGCCATCAAC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dA-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d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minoglycosid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TTGTGCACGACGACATCAT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GCTCGAAGATACCTGCAAGA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dA-02</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d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minoglycosid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AGATTCTCCGCGCTGT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TGCCATTCTCCAAATTGC</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dA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dA1</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minoglycosid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GCTAAGCGCGAACTGCAA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GGCTCGAAGATACCTGCA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phA3-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phA3</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minoglycosid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AAGCCCGAAGAGGAACTTG</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TCTTTCACAAAGATGTTGCTGTC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phA3-02</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phA3</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minoglycosid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GAATTGAAAAAACTGATCGA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TACCGGCTGTCCGTCATT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dA2-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dA2</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minoglycosid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CGGCTCCGCAGTGGA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GCCACAGTAACCAACAAATC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dA2-02</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dA2</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minoglycosid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TTGTCGTGCATGACGACATC</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CGAAGATACCCGCAAGAATG</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lastRenderedPageBreak/>
              <w:t>aadA2-03</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dA2</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minoglycosid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ATGACATTCTTGCGGGTATC</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ACCTACCAAGGCAACGCTATG</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dA5-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dA5</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minoglycosid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TCACGATCTTGCGATTTTGC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TGCGGATGGGCCTAGAAG</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dA5-02</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dA5</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minoglycosid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TTCTTGCTCTTGCTCGCAT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ATGCTCGGCAGGCAAAC</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dA9-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dA9</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minoglycosid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CGGCAAGCCTATCTTG</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AATCAGCGACCGCAGAC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dA9-02</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dA9</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minoglycosid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GATGCACGCTTGGATGA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CTCTAGCGGCCGGAGTAT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dD</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dD</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minoglycosid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CGACAACATTTCTACCATCCT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CCGAAGCGCTCGTCGTAT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dE</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dE</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minoglycosid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ACCTTATTGCCCTTGGAAGAGTT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GAACTATGTCCCTTTTAATTCTACAATC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ph</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ph</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minoglycosid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TTCAGCAAGTGGATCATGTTAAAA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CAAGCTGTTTCCACTGTTTTTC</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ph(2')-Id-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ph(2')-Id</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minoglycosid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GAGCAGTATCATAAGTTGAGTGAAAAG</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ACAGAACAATCAATCTCTATGGAATG</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ph6ia</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ph6i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minoglycosid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CCATCCCATGTGTAAGGAA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CACCGCTTCTGCTGTAC</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phA1(aka kanR)</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phA1</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minoglycosid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GAACAAGTCTGGAAAGAAATGC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CTATTAATTTCCCCTCGTCAAAA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spcN-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spcN</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minoglycosid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AAGTTCGATGAAACACGCCTA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CCAGTGGTAGTCCCCGAATC</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strB</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strB</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minoglycosid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TCGGTCGTGAGAACAATC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ATTTCGGTCGCCTGGTAG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mpC/blaDHA</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mpC/blaDH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eta-Lactamas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GGCCGCAGCAGAAAG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CGTTTTATGCACCCAGGA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mpC-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mpC</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eta-Lactamas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GGCGTATCGGGTCAATG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TCCACGGGCCAGTTGAG</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mpC-02</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mpC</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eta-Lactamas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AGCACGCCCCGTA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GTACCCATGATGCGCGTAC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mpC-04</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mpC</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eta-Lactamas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CCGGTGACGCGACAG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GCACGCCGGTGAAAG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mpC-05</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mpC</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eta-Lactamas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TGTTCGAGCTGGGTTCTATAAGTAA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GTATCTGGTCACCGGATCG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mpC-06</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mpC</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eta-Lactamas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CGCTCAAGCTGGACCATAC</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CATATCCTGCACGTTGGTT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mpC-07</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mpC</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eta-Lactamas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CGCCCAGAGCAAGGACT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TCGACTTCACGCCGTAAG</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mpC-09</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mpC</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eta-Lactamas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GCCGCTGATGAAAAAATATG</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GCGAGCCCACTTCG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1</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eta-Lactamas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AAGTTGAAGCGAAAGAAAAG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ACCAGTATCAATCGCATATACACCTA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ACC-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ACC-1</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eta-Lactamas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CACAGCTGATGGCTTATCTAAA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TAAACGCGATGGGTTCC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CMY2-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CMY2</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eta-Lactamas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AGCCTCAT GGGTGCATAA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TAGCTTTTGTTTGCCAGCATC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CMY2-02</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CMY2</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eta-Lactamas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GAGCAGCCTGAAGC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GATGGGCTTGTCCTCT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CTX-M-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CTX-M</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eta-Lactamas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GAGGCGTGACGGCTTT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TCAGTGCGATCCAGACGA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lastRenderedPageBreak/>
              <w:t>blaCTX-M-02</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CTX-M</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eta-Lactamas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CGCGGTGCTGAAG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TCGGATTATAGTTAACCAGGTCAGATT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CTX-M-03</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CTX-M</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eta-Lactamas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ATACCACCACGCCGTT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ATTGCCCAACGTCAGAT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CTX-M-04</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CTX-M</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eta-Lactamas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TTGGCGTTGCGCTGA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TTCATCGGCACGGTAG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CTX-M-05</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CTX-M</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eta-Lactamas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GATAACGTGGCGATGAA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TCGAGACGGAACGTTTCG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CTX-M-06</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CTX-M</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eta-Lactamas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CAGTTGGTGACGTGGCTTA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TCCGCTGCCGGTTTTATC</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GES</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GES</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eta-Lactamas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AATGTGCTCAACGTTCAAG</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TGCCTGAGTCAATTCTTTCAAAG</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IMP-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IMP</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eta-Lactamas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CACGGTTTGGTGGTTCTTGT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GCTCCACAAACCAATTG</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L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L1</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eta-Lactamas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CCGGGTTACCAGCTGAAG</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GAAGCTGCGCTTGTAGTC</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MOX/blaCMY</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MOX/blaCMY</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eta-Lactamas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TATGTCAATGTGCCGAAGC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GCTTGTCCTCTTTCGAATAGC</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OCH</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OCH</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eta-Lactamas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GCGACTTGCGCCGTA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TTTCTGCTCGGCCATGAG</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OXA1/blaOXA30</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OXA1/blaOXA30</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eta-Lactamas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GATGGTTTGAAGGGTTTATTA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CTTGGCTTTTATGCTTGATGTTA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OXA10-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OXA10</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eta-Lactamas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CAATTATCGGCCTAGAAAC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TGGCTTTCCGTCCCATT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OXA10-02</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OXA10</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eta-Lactamas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CAATTATCGGCCTAGAAAC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TGGCTTTCCGTCCCATT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OXY</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OXY</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eta-Lactamas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TTCAGGCGGCAGGT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CGCGATATAAGATTTGAGAAT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PAO</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PAO</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eta-Lactamas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CCGTACAACCGGTGA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AAGTAATGCGGTTCTCCTTTC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PER</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PER</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eta-Lactamas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GCTGGTTGCTGTTTTTGTG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CTGCGCAATGATAGCTTCA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PSE</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PSE</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eta-Lactamas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TGTGACCTATTCCCCTGTAATAGA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GCGAAGCACGCATCATC</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ROB</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ROB</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eta-Lactamas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AAAGGCATGACGATTGC</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CGCTGTTGTCGCTAA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SFO</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SFO</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eta-Lactamas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CGCCGCCATCCAGT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GGCCGCCAAGATGC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SHV-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SHV</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eta-Lactamas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CCCATGATGAGCACCTTTAA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TCGTCACCGGCATCC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SHV-02</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SHV</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eta-Lactamas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TTTCCCATGATGAGCACCTT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CCTGCTGGCGATAGTGGA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TEM</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TEM</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eta-Lactamas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GCATCTTACGGATGGCATG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CCTCCGATCGTTGTCAGAAG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VEB</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VEB</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eta-Lactamas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CCGATGCAAAGCGTTATG</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AAAGATTCCCTTTATCTATCTCAGACA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VIM</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VIM</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eta-Lactamas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ACTTCTCGCGGAGATTG</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ACGGTGATGCGTACGT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epA</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ep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eta-Lactamas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GTTGCGCAGAACAGTCCTCT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CGTATCTTGCCCGTCGATAA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lastRenderedPageBreak/>
              <w:t>cfiA</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fi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eta-Lactamas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AGCGTTGCTGGACAC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TTCGGGATAAACGTGGTGAC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fxA</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fx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eta-Lactamas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CATTCCTCGTTCAAGTTTTCAG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GCAGCACCAAGAGGAGATG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phA-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ph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eta-Lactamas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GAGCTGCACAAGCTGA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GCCCAGTCGCTCTTC</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phA-02</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ph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eta-Lactamas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TGCTGATGGCGAGTTTCTG</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GTGTGGTAGTTGGTGTTGATCAC</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fox5</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fox5</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eta-Lactamas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GTTTGCCGCTGCAGTTC</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GGCCAGGTGACCA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ecA</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ec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replacement</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eta-Lactamas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GTTACGGACAAGGTGAAATACTGA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GTCTTTTAATAAGTGAGGTGCGTTAAT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pbp</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pbp</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replacement</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eta-Lactamas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CGGTGCCATTGGTTTAG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AATAGCCGCCCCAAGAT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Pbp5</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Pbp5</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replacement</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eta-Lactamas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GCGAACTTCTAATTAATCCTATCC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CCGATGACATTCTTCTTATCT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penA</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pen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replacement</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eta-Lactamas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GACGGTAACGTATAACTTTTTGAAAG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GTGTAGCCGGCAATG</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NDM</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laNDM</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eta-Lactamas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GCCACACCAGTGACAATATC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GGCAGCCACCAAAAGC</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ereA</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ere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LSB</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CTGTGGTACGGAGAATTCATG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CCGCATTCGCTTTGCT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ereB</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ereB</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LSB</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TTTATTTCAGGAGGCGGAA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TTTAAATGCCACAGCACAGAATC</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erm(34)</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erm(34)</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alter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LSB</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GCGTTGACGACGATT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GGTCATACTCGACGGCTAGAAC</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erm(35)</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erm(35)</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alter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LSB</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TGAAAACGATGTTGCATTAAGTC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CTATAATCACAACTAACCACTTGAACG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erm(36)</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erm(36)</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alter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LSB</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GCGGACCGACTTGCA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CTGCGTTGACGACGGTTAC</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ermA</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erm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alter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LSB</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TGAGAAGGGATTTGCGAAAAG</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TATCCATCTCCACCATTAATAGTAAACC</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ermB</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ermB</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alter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LSB</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AAAGGGCATTTAACGACGAAAC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TTATACCTCTGTTTGTTAGGGAATTGA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ermC</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ermC</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alter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LSB</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TTGAAATCGGCTCAGGAAA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TGGTCTATTTCAATGGCAGTTACG</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ermF</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ermF</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alter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LSB</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GCTTTGGTTGAACATTTACGA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ATTCCTAAAATCACAACCGACA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ermJ/ermD</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ermJ/ermD</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alter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LSB</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GACTCGGCAATGGTCAGA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CCCGAAACGCAATATAATGT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ermK-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ermK</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alter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LSB</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TTTGATATTGGCATTGTCAGAGAA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CCATTGCCGAGTCCACTT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ermT-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ermT</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alter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LSB</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TTCACTAGCACTATTTTTAATGACAGAAG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AAGGGTGTCTTTTTAATACAATTAACG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ermT-02</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ermT</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alter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LSB</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TAAAATCCCTAGAGAATACTTTCATCC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GAGTGATATTTTTGAAGGGTGTCT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ermX</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ermX</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alter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LSB</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TCAGTGGTCCCCATGG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TCCCCCCGTCAACGTT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ermY</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ermY</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alter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LSB</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TGTCTTTGAAAGTGAAGCAACAG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AACGCTAGAGAACGATTTGTATTGAG</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lastRenderedPageBreak/>
              <w:t>lmrA-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lmr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LSB</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CGACGTGACCGTAGTGAAC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TGACTACCCAGGTGAGTTG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lnuA-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lnu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LSB</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GACGCTCAACACACTCAAAA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TCATGCTTAAGTTCCATACGTGA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lnuB-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lnuB</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LSB</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GAACATAATCCCCTCGTTTAAAGA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AATTGCCCTGTTTCATCGTAAATA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lnuB-02</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lnuB</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LSB</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AGGAGAAGGTGACCAATACTCTG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GAGCTACGTCAAACAACCAGT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lnuC</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lnuC</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LSB</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GGTCAATATAACAGATGTAAACCAGATT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CCCCAGCCACCATCA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atA/mel</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atA/mel</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LSB</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AGTAGGCAAGCTCGGTGTTG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CTGTGCTATTTTAAGCCTTGTTTC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dtA</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dt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LSB</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CTAACGGGCGTGACTTC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TCACCTGTTTCAAGGGTCAA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efA</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ef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LSB</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CGTAGCATTGGAACAGCTTT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ACGGAGTATAAGAGTGCTGCA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phA-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ph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LSB</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TGACGCGCTCCGTGT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GTGGTGCATGGCGATC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phA-02</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ph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LSB</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GATGACCCTGCCATCG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TCGCGAGCCCCTCTTC</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phB</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phB</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LSB</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CAGCGCTTGATCTTGTAG</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TACTGCATCCATACGCTGCT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phC</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phC</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LSB</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TTTGAAGTACCGAATTGGAA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TGCGGGTTTGCCTGT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srA-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sr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LSB</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TGCTAACACAAGTACGATTCCAAA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CAAGTAAAGTTGTCTTACCTACACCAT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srC-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srC</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LSB</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CAGACCGGATCGGTTGTC</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CTATTTTTTGGAGTCTTCTCTCTAATGT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oleC</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oleC</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LSB</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CCGGAGTCGATGTTCG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CGAAGACGTACACGAACAG</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pikR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pikR1</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alter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LSB</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CGACATGCGTGACGAGAT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CGCGAATTAGGCCAGA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pikR2</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pikR2</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alter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LSB</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CGTGGGCCAGGTGAAG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TCCCCTTGCCGGTGA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tC-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tC</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LSB</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GAAATTGGGAACGATGT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AATAATAGCCCCGTTTCCT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tC-02</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tC</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LSB</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ATGTTTGGATTGGACGAGA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TGCAATAATAGCCCCGTT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tD</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tD</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LSB</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GCAATAGTAGCTGCTAATTCTGTTGT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GTTTTATTTCGTTAGCAGGATTTCC</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tE-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tE</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LSB</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GTGCCATTATCGGAGCAAA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TGGATTGCCACCGACAA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tE-02</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tE</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LSB</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ACCGTCCTACCAGGCGTA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TGGATTGCCACCGACAAT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gaA-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ga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protec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LSB</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AGTATTGTGGAAAGCAGCTAGT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CCGTACCGTTAGAGCCGAT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gaA-02</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ga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protec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LSB</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ACGGGTATTGTGGAAAGCA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TTCCTGTACCATTAGATCCGATAAT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gaB-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gaB</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protec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LSB</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AAAAGAGAATAAGGCGCAAGG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GTTTAGTAGCATGTTGCATTTTCC</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gaB-02</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gaB</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protec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LSB</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AATGATTAAGCCCCCTTCAAA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TTCGTGTTTCCAACGATTTCG</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lastRenderedPageBreak/>
              <w:t>vgb-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gb</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LSB</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GGGAGGGTATCCATGCAGA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CCAAATGCGCCCGTT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gbB-02</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gbB</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LSB</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TACGAGCTGCCTAATAAAGGATCT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GTGAACCACAGGGCATTATC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dfrA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dfrA1</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replacement</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Sulfonamid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GAATGGCCCTGATATTCC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GTCTTGCGTCCAACCAACAG</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dfrA12</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dfrA12</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replacement</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Sulfonamid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CTCTACCGAACCGTCACAC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GACAGCGTTGAAACAACTAC</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sul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sul1</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replacement</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Sulfonamid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GCGCTATGCGCTCAAG</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TCCCGCTGCGCTGAG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sul2</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sul2</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replacement</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Sulfonamid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CATCTGCCAAACTCGTCGTT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TCAAAGAACGCCGCAATG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sulA/folP-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sulA/folP</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alter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Sulfonamid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GGCTCGTAAATTGATAGCAGAAG</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TTTCCTTGCGAATCGCTT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sulA/folP-03</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sulA/folP</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alter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Sulfonamid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CGGCTTCGGCTCATG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GCCATCCTGTGACTAGCTACG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mlA1-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mlA1</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hloramphenicol</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AGGAAGCATCGGAACGTTGA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GACCGAGCACGACTGTTG</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mlA1-02</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mlA1</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hloramphenicol</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GGAAGCATCGGAACGTTG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CAGACCGAGCACGACTGTTG</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mx(A)</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mx(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hloramphenicol</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GATCGCCATCCTCTG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CGACACGGAGCCTTGG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32)</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32)</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protec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racyclin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CATTACTTCGGACAACGGTAG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ATCTCTGTGAGGGCATTTAAC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34)</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34)</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racyclin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TTAGCGCAAACAGCAATCAG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GTGATACAGCGCGTAAAC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36)</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36)</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protec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racyclin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GCAGGAAAGACCTCCATTACAG</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TTTGTCCACACTTCCACGTACTATG</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37)</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37)</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racyclin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AGAACGTTGAAAAGGTGGTGA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CCAAGCCTGGATCAGTCTC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38)</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38)</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racyclin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TAATGTGGCGGTATCTGTAGGTAT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TGCCTGGGAAATTTAATGCTT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A-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racyclin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TGTTTGTTCTGCCGGAA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GTTAAGTTCCTTGAACGCAAAC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A-02</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racyclin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TCACCAGCCTGACCTCGA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CGTTGTTATAGAAGCCGCATAG</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B-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B</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racyclin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GTGCGCTTTGGATGCTGT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GCCCCAGTAGCTCCTGTG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B-02</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B</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racyclin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CCAGTGCTGTTGTTGTCA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GAAAGCAAACGGCCTAAATAC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C-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C</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racyclin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TATCGCAATACATGCGAAAA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AGCCGCGGTAAATAGCA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C-02</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C</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racyclin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CTGGTAAGGTAAACGCCATTGTC</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TGCATAAACCAGCCATTGAGTAAG</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D-02</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D</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racyclin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GTCATCGCGCTGGTGAT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TCCGCTTCCGGGAGA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lastRenderedPageBreak/>
              <w:t>tetE</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E</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racyclin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TGGCGCTGTATGCAATGA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ACGACCTATGCGATCTG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G-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G</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racyclin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CAACCATTGCCGATTCG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GGCCCGGCAATCATG</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G-02</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G</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racyclin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TCAGCGCCGGTCTTATG</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CCCATGTAGCCGAACC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H</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H</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racyclin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TTGGGTCATCTTACCAGCATTA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TGCGCATTATCATCGACAG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J</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J</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racyclin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GGTGCCGCATTAGATTACC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CGTCCAATGTAGAGCATCCAT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L-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L</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racyclin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GCCCGATTTATTCAAGGAATTG</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AATGCTTTCCCCCTGTTC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L-02</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L</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racyclin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TGGTTGTAGTTGCGCGCTATA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TCGCTGGACCGACTCCT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M-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M</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protec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racyclin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TCATAGACACGCCAGGACATA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CCATCTTTTGCAGAAATC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M-02</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M</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protec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racyclin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AATATTGGAGTTTTAGCTCATGTTGATG</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CTCTCTGACGTTCTAAAAGCGTATTA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O-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O</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protec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racyclin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TGTGGATACTACAACGCATGAGAT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GCCTCCACATGATATTTTTCC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PA</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P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racyclin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GTTGCAGATGTGTATAGTCGTAAACTATCTAT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GCTACAAGTACGAAAACAAAACTAGA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PB-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PB</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protec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racyclin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CACCTGGACACGCTGATTT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CCGTCTAGAACGCGGAATG</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PB-02</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PB</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protec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racyclin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GATACACCTGGACACGCTGA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TCCAAAACGCGGAATG</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PB-03</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PB</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protec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racyclin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GGGCGACAGTAGGCTTAGA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GACCCTACTGAAACATTAGAAATATACC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PB-04</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PB</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protec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racyclin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GTGGTGCAAATACTGAAAAAGTTG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TTGTTCCTTCGTTTTGGACAG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PB-05</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PB</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protec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racyclin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TGAAGTGGAGCGATCATTCC</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CCTCAACGGCAGAAATAACTA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Q</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Q</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protec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racyclin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CCTCAGAAGTAAGTTCATACACTAAG</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CGTTCATGCGGATATTATCAGAA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R-02</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R</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racyclin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CGATAGACGCCTTCG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CCTGACAACGAGCCTCCT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R-03</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R</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racyclin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CGATGGAGCAAAAGTACA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GTGAAAAACCTTGTTGGCATAAA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S</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S</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protec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racyclin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TAAGGACAAACTTTCTGACGACATC</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GTCTCCCATTGTTCTGGTTC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T</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T</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protec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racyclin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CATATAGAGGTTCCACCAAATCC</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GACCCTATTGGTAGTGGTTCTATTG</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V</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V</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racyclin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GGGAACGACGATGTATATC</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CGCTATCTCACGACCATGA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W-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W</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protec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racyclin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TGAACATTCCCACCGTTATCTT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TATCGGCGGAGAGCTTATCC</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X</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X</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tracyclin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ATTTGTTACCGACACGGAAGT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TAGCTGAAAAAATCCAGGACAGT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lastRenderedPageBreak/>
              <w:t>vanA</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alter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comycin</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AAGGCTCTGAAAACGCAGTTA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GCCGTTATCTTGTAAAAACA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B-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B</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alter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comycin</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TGTCGGCGAAGTGGATC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GCCTTTTTCCGGCTCGT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B-02</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B</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alter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comycin</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CGGTCGAGGAACGAAATC</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CCTCCTGCAAAAAAAGATCAAC</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C-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C</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alter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comycin</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CAGGGATTGGCTATGAACCA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GACTGGCGATGATTTGACTATG</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C-03</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C</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alter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comycin</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ATCAATACTATGCCGGGCTT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CGACCGCTGCCATC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C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C1</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alter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comycin</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GGCGATAGCGGGTATTGA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ATCGTCAATTGCTCATTTCC</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C2/vanC3</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C2/vanC3</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alter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comycin</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TTGACTGTCGGTGCTTGTG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CAATCGTTTCAGGCAATGG</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G</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G</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alter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comycin</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TTTGAATTGGCAGGTATACAGGTT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GATTTGTCTTTGTCCATACATAATGC</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HB</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HB</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alter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comycin</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AGGTTTCCGAGGCGACA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TCTCGGCGGCAGTCGTA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HD</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HD</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alter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comycin</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TGGCCGATTATACCGTCATG</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CAGGTCATTCAGGCAA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RA-02</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R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alter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comycin</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CACTCCGGCCTTGTCAT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TAACCACATTCCCCTTGTTT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RB</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RB</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alter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comycin</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CCTGTCGGATGACGA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TACATAGTCGTCTGCCTCTGCA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SB</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SB</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alter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comycin</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GCGGCAAATGACAAC</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TTGCCATTTTATTCGCACTG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SC-02</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SC</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alter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comycin</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CATCAGCGAGTCTGATG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GCTGGGATCGTTTTTCCT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TC-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TC</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alter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comycin</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CACGCATTTTTTCCCATCTAG</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GCCAACAGATCATCAAAACA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TC-02</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TC</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alter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comycin</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CAGTTGCCGCTGGTGAAG</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TGGCTGGTCGATCAAA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TE</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TE</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alter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comycin</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TGGTGCCAAGGAAGTTGC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TAGCCACCGCAAAAAAA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TG</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TG</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alter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comycin</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TGTAGCCGTTCCGTTCT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GCATTACAGGTATATCTGGAA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WB</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WB</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alter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comycin</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GACAAAGATACCCCCTATAAAG</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ATAGTAAATTGCTCATCTGGCACA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WG</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WG</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alter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comycin</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CATTTTCATTTTGGCAGCTTGTAC</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CGCCATAAGAGCCTACAATC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YB</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YB</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alter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comycin</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GCTAAAGCGGAAGCAGAA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ATATCCACAGCAAGACCAAGC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YD-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YD</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alter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comycin</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GGCGATACCCTGACTGTC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TTGCCGGACGGAAGC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YD-02</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YD</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alter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Vancomycin</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AACGGAAGAGAGGTCACTTAC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GACGGTAATAGGGACTGTTC</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crA-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cr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ultidrug</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ACGATCGGACGGGTTTC</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GGCGATGCCACCGTAC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crA-02</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cr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ultidrug</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GTCTATCACCCTACGCGCTATC</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GCGCACGAACATACC</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crA-03</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cr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ultidrug</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GACCCGCATCGCATAT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ACAATTTCGCGCTCATG</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lastRenderedPageBreak/>
              <w:t>acrA-04</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cr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ultidrug</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ACTTTGCGCGCCATCTTC</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TGCGCGAACGAACA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crA-05</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cr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ultidrug</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TGCGCGAACGAAC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CTTTGCGCGCCATCTTC</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crB-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crB</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ultidrug</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GTCGGTGTTCGCCGTTAAC</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AGGAAACGAACGCAATACC</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crF</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crF</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ultidrug</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GGCCAGGCACAAA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ACGCTCTTCCCACGGTTTC</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crR-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crR</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ultidrug</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GCTGGAGACACGACAAC</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CTTGCTGCGAGAACAA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crR-02</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crR</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ultidrug</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ATGATACCCCCTGCTGTGAG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CCAAACAAGAAGCGCAAGA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deA</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de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ultidrug</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GTTCGAGCGCCTATTTCTG</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CCCTGACCGACCAA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eoA</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eo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ultidrug</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TCAACACGGACCAGGACAAG</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GAAAGTCCGCTCACGATG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fr</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fr</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alter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ultidrug</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AAAATTCAGAGCAAGTTACGA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AATGACTCCCAACCTGCTTTA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emrB/qacA</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emrB/qac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ultidrug</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TTTTCTCTAACCGTACATTATCTACGATAA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GAACGTAGCGACTGATAAAATGC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emrD</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emrD</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ultidrug</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TCAGCAGTATGGTGGTAAGCAT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CCAGGCGCCGAAGAAC</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floR</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floR</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ultidrug</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TTGTCTTCACGGTGTCCGTT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CGCGATGTCGTCGAAC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arR-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arR</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ultidrug</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GGCGTACTGGTGAAGCT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GCCCTGGTCGTTGATG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detl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detl1</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ultidrug</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TACAGCAGTGGATATTGGTTTAATTG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GCATAAGGTGAATGTTCCATG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dtE/yhiU</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dtE/yhiU</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ultidrug</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TCGGCGCACTCGT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CCAGACGTTGTACGGTAACC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epA</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ep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ultidrug</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TCGGTCGCTCTTCGTTCAC</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TAAATAGGATCGAGCTGCTGGA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exA</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ex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ultidrug</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GGACAACGCTATGCAACGA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CGGAAAGGGCCGAAA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exE</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exE</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ultidrug</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GTCAGCACCGACAAGGTCTAC</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GCTCGACGTACTTGAGGAACAC</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exF</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exF</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ultidrug</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CGCGAGAAGGCCAAG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TGAGTTCGGCGGTGATG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trC-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trC</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ultidrug</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GACGGGAAGATGGTCCA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TAGCGTTCCGGTTCGA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trC-02</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trC</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ultidrug</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GAGTCCATCGACCATTTG</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TCGTCGGCAAGGAGAATC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trD-02</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trD</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ultidrug</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GTCGGCACGCTCTTGTC</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GAAGAATTTGCGCACCACTAC</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trD-03</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trD</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ultidrug</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CGCCAAGCCGATATAGAC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GCCGGGTTGCCAA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oprD</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oprD</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ultidrug</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TGAAGTGGAGCGCCATTG</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GCCACGGCGAACTG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oprJ</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oprJ</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ultidrug</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CGAGAGTGGCGTCGACA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GGCGATCTCGTTGAGGA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lastRenderedPageBreak/>
              <w:t>pmrA</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pmr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ultidrug</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TTGCAGGTTTTGTTCCTAATGC</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AGAGCCTGATTTCTCCTTTG</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putative multidrug</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putative multidrug</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ultidrug</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TTTTGCCGATTATTGCTGAA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ATTGTCATCATTCGTTTATCACCA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qacEdelta1-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qacE∆1</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ultidrug</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CGCAACATCCGCATTAAA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TGGATTTCAGAACCAGAGAAAGAA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qacEdelta1-02</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qacE∆1</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ultidrug</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CCCTTCCGCCGTTG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ACCAGACTGCATAAGCAAC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qacH-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qacH</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ultidrug</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TGGCAGCTATCGCTTGGA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CAACGAACGCCCACA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qacH-02</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qacH</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ultidrug</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TCGTGCTTGTGGCAGCT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GAACGCCCAGAAGTCTAGTTT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rarD-02</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rarD</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ultidrug</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GACGCATCGCGTGATC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ATTTTCTGTGGCGTCTGAATC</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sdeB</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sdeB</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ultidrug</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CTACCGCTTCCGCACTTA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GAAAAAACGGGAAAAGTCCA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olC-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olC</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ultidrug</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GCCGAGAACCTGATGC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GACTTACGCAATTCCGGGTT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olC-02</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olC</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ultidrug</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GGCAGAGAACCTGATGC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CAATTCCGGGTTGC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olC-03</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olC</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ultidrug</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CAGGCAGAGAACCTGATG</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CAATTCCGGGTTGC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tgA</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tg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ultidrug</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CGCCAATGCCAAACGAT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TCACGGCGCAGCTTG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tgB</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tgB</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ultidrug</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CGCCCTGGATGTACACCT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CCATTGCCGACATCAACAAC</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yceE/mdtG-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yceE/mdtG</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ultidrug</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GGCACAAAATATCTGGCAGT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TGTGTGGCGATAAGAGCATTAG</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yceL/mdtH-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yceL/mdtH</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ultidrug</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CGGGATGGTGGGCAA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ATAACCGAGCCGATGTAG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yceL/mdtH-02</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yceL/mdtH</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ultidrug</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CGTGAAACCTTAAGTGCT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GACGGCTAAACCCCATATAGC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yceL/mdtH-03</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yceL/mdtH</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ultidrug</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TGCCGTTAAATGGATGTATGC</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CTCCAGCGGGCGATAGG</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yidY/mdtL-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yidY/mdtL</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ultidrug</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AGTTGCATATCGCCTTCTC</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TTCCCGGCAAACAGCA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yidY/mdtL-02</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yidY/mdtL</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efflux</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ultidrug</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GCTGATCGGGATTCTGATTG</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GGCGCGACGAACATAA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intI-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intI-1</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GEs/integrase</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GEs</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AACGAGTGGCGGAGGGTG</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ACCCGAGAGCTTGGCACCC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npA-06</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np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GEs/Transposase- IS6</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GEs</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GCAGATGGTTTAACCTTGGATATT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CGGTTCATCAAACTGCTTCAC</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IS613</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IS613</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GEs/Transposase- IS613</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GEs</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GGTTCGGACTCAATGCAAC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TCAGCACATACCGCCTTGA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npA-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np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GEs/Transposase- IS21 Group</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GEs</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TCATCGGACGGACAGAAT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TCGGAGATGTGGGTGTAGAAAG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npA-02</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np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GEs/Transposase- IS4 Group</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GEs</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GGCGGGTCGATTGAA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TGGGCGGGATCTGCT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lastRenderedPageBreak/>
              <w:t>tnpA-03</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np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GEs/Transposase- IS6 Group</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GEs</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TTGATGCGGACGGCTTA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CACCAAACTGTTTATGGAGTCGT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npA-04</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np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GEs/Transposase- IS6 Group</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GEs</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CGATCACGGAAAGCTCAAG</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GCTCGCATGACTTCGAATC</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npA-05</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np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GEs/Transposase- IS6 Group</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GEs</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CGCACTGTCGATTTTTATC</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GGGATCTGCCACTTCT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npA-07</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np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GEs/Transposase- ISEcp1B</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GEs</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AAACCGATGCTACAATATCCAATT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GCACCGTTTGCAGTGTAAG</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p614</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p614</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GEs/Transposase- Tp614</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GEs</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GAAATCAACGGCATCCAGT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TCCATGCGCTTTTGTCTC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raN</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raN</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GEs/plasmids</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GEs</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TTGGCGGTCAGCAAT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TAGGAATAACAATCGCTACACCTTTAC</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IncQoriT</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IncQoriT</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GEs/plasmids</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GEs</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TCGCGCTCGTTGTTCTTCGAGC</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CGTTAGGCCAGTTTCTCG</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IncNrep</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IncNrep</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GEs/plasmids</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GEs</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GTTCACCACCTACTCGCTCCG</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AGTTCTTCTGTTGGGATTCCG</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IncPoriT</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IncPoriT</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GEs/plasmids</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GEs</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GCCTCGCAGAGCAGGA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GCCGGGCAGGATAGGTGAAG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IncWrepA</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IncWrep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GEs/plasmids</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GEs</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GCCATCGTATCAACGAGA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TTGGTGCGCTCAAAGTAGC</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intl2-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intl2-01</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GEs/integrase</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GEs</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ACGGCTACCCTCTGTTATCTC</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CACCACTTGTTTGAGG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intl2-02</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intl2-02</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GEs/integrase</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GEs</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GCTTTTCCCACCCTTACC</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ACGGCTACCCTCTGTTATCTC</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intl3-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intl3-01</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GEs/integrase</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GEs</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CACCACTTGTTTGAGG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GATGTCTGTGCCTGCTTG</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intl3-02</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intl3-02</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GEs/integrase</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GEs</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CACCACTTGTTTGAGG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GATGTCTGTGCCTGCTTG</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pAKD1-IncP-1β</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pAKD1-IncP-1β</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GEs/plasmids</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GEs</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GTAAGATTACCGATAAAC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TTCGTGAAGAAGATGT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pAMBL-1-F</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pAMBL-1-F</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GEs/plasmids</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GEs</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GGCTCTTAATGTGAT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TATGCTCAATACTCGTG</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pBS228-IncP-1α</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pBS228-IncP-1α</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GEs/plasmids</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GEs</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ATCCATCGACAATCAC</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ACAATCAGCTACTTCAC</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pNI105-F</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pNI105-F</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GEs/plasmids</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GEs</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CTAAGGATGTTTACAC</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TCAACCGTTCTAGGAT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pNI105map-F</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pNI105map-F</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GEs/plasmids</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GEs</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CCCCAGGACTTGCGAGCG</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AGGCATGCACGCCGACC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IncP-1ε-trfAε</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IncP-1ε</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GEs/plasmids</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GEs</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CGAAGAAATGGTTGTCCTGTTC</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TCAGCTTGCGGTACTTCTC</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ISCR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ISCR1</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GEs</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GEs</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TGGTTTCATGCGGGT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TGAGGGTGTGAGCGAG</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IS26</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IS26</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GEs</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GEs</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TGGATGAAACCTACGTGAAGGTC</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GTACTTAATCTGTCGGTGTTC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lastRenderedPageBreak/>
              <w:t>IS3</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IS3</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GEs</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GEs</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GTCTGAGCTTCGGGA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GAACTGTCACTCCGGTCTG</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acA-0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ac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alter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Others</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GCTTCGTGACCTCGT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CAATGCGATACCAGGCAAA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acA-02</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bac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alter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Others</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TCCACGACACGATTAAGTCATTG</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GCTCTTTCGGCTTCAG</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tA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tA1</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Others</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GGTGAGTTTCACCAGTTTTGAT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CCTTGTCGCCTTGCGTAT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tB3</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tB3</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Others</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ACTCGATGCCTTCCAAA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GAGCCGATCCAAACGTCA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tB8</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tB8</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Others</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CTCGACGCCTTCCAAAG</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CGAGCCTATCCAGACATCAT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fabK</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fabK</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alter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Others</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TTCAGCTCAGCACTTTGGTCA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GGCATCTTTTTCAGCCAGTTC</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nimE</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nimE</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unknow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Others</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GCGCCAAGATAGGGCAT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TCGTGAATTCGGCAGGTTT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nisB</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nisB</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unknow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Others</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GGAGAGTTGCCGATGTTGT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GCCACTCGTTAAAGGGCAA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pica</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pic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other/unknow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Others</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AATCGAGGCGGTGTTC</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TGCCGCAGCCAATTC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qnrA</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qnr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protec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Others</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GGATTTCTCACGCCAGGAT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CGCTTTCAATGAAACTGCA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sat4</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sat4</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inactiv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Others</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AATGGGCAAAGCATAAAAACTTG</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CGATTTTGAAACCACAATTATGAT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cr1</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cr1</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alter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Others</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CATCGACGGCGTATTCTG</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ACGAGCATACCGACATCG</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cr2</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cr2</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ntibiotic target alteration</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Others</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GCGTACTTTAAGCGTTATGATG</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ATTTGGCATACCATGCAGATAG</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22S rDNA</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23S rDN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pathogens/Enterococci</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Enterococci</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GAAATTCCAAACGAACTTG</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GTGCTCTACCTCCATCAT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ecfX</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ecfX</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pathogens/P. aeruginosa</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P. aeruginosa</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GCGTTCGTCCTGCACAAG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CCACCATGCTCAGGGAGAT</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ltA</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lt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pathogens/K. pneumoniae</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K. pneumonia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CGGCCGAATATGACGAATTC</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GAGTGATCTGCTCATGA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ecA</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ec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pathogens/Staphylococci</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Staphylococci</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CAACGTTCAATTTAATTTTGTTA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GGTCTTTCTGCATTCCTGG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76"/>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ompA</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omp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pathogens/A. baumannii</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 baumannii</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CTTGGTGGTCACTTGAAGC</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CTCTTGTGGTTGTGGAGC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uidA</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uid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pathogens/E. coli</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E. coli</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ACCACGCGTCTGTTGACTG</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CCGGTTGCCAGAGGTG</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pcoA</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pco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RGs/MDR/Cu</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opper</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GGCGTATGGAGTTTCAATGC</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AATAATGCCGTGCCAGTGA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silE</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silE</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RGs/efflux/Ag</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g</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GTGGAAAGTCATCAGAGGATG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AAGCCCAGCAAGGATGC</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rsA</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rs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RGs/MDR/As</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As</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GGTCAGCCGCATCAACC</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CTGAAACACGGCAATTTCTTC</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opA</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op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RGs/MDR/Cu</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u</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GCACCTGACVGGSCAYAT</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VACTTCRCGGAACATRCC</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zcA</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zc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RGs/MDR/Co/Zn/Cd</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o/Zn/Cd</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CTTGTTCATCGGCGAAC</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GCAATGTCGCCTTCGTTC</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crB</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crB</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RGs/efflux/Cu</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u</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TGCCGGAACTCAAGTAGC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CACCGACTGCTGGACTTA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lastRenderedPageBreak/>
              <w:t>terW</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rW</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RGs/efflux/Te</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e</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CAAAGAGCTACGCGAGTCATA</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CTTCCCTGTGGACTCACC</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pbrT</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pbrT</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RGs/efflux/Pb</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Pb</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ATGCGCACTGGGCTTG</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TCGGAATATGCGGAAATGCG</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dC</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adC</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RGs/efflux/Cd/Bi/Zn/Pb</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d/Bi/Zn/Pb</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GCTCTGTGTCAGGATGAAGAG</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CTTTCTTATGTGCTAGGGCGATC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r w:rsidR="009B6C70" w:rsidRPr="00D72012" w:rsidTr="009B6C70">
        <w:trPr>
          <w:trHeight w:val="288"/>
        </w:trPr>
        <w:tc>
          <w:tcPr>
            <w:tcW w:w="14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erA</w:t>
            </w:r>
          </w:p>
        </w:tc>
        <w:tc>
          <w:tcPr>
            <w:tcW w:w="141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erA</w:t>
            </w:r>
          </w:p>
        </w:tc>
        <w:tc>
          <w:tcPr>
            <w:tcW w:w="2127"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MRGs/efflux/Hg</w:t>
            </w:r>
          </w:p>
        </w:tc>
        <w:tc>
          <w:tcPr>
            <w:tcW w:w="127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Hg</w:t>
            </w:r>
          </w:p>
        </w:tc>
        <w:tc>
          <w:tcPr>
            <w:tcW w:w="3544"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TGCCGTCCAAGATCATG</w:t>
            </w:r>
          </w:p>
        </w:tc>
        <w:tc>
          <w:tcPr>
            <w:tcW w:w="3455" w:type="dxa"/>
            <w:shd w:val="clear" w:color="auto" w:fill="auto"/>
            <w:noWrap/>
            <w:vAlign w:val="bottom"/>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GGTGGAAGTCCAGTAGGGTGA</w:t>
            </w:r>
          </w:p>
        </w:tc>
        <w:tc>
          <w:tcPr>
            <w:tcW w:w="427"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r w:rsidRPr="00D72012">
              <w:rPr>
                <w:rFonts w:ascii="Times New Roman" w:eastAsia="宋体" w:hAnsi="Times New Roman" w:cs="Times New Roman"/>
                <w:color w:val="000000"/>
                <w:kern w:val="0"/>
                <w:sz w:val="16"/>
              </w:rPr>
              <w:t>√</w:t>
            </w:r>
          </w:p>
        </w:tc>
        <w:tc>
          <w:tcPr>
            <w:tcW w:w="403" w:type="dxa"/>
            <w:shd w:val="clear" w:color="auto" w:fill="auto"/>
            <w:noWrap/>
            <w:vAlign w:val="center"/>
            <w:hideMark/>
          </w:tcPr>
          <w:p w:rsidR="00206785" w:rsidRPr="00D72012" w:rsidRDefault="00206785" w:rsidP="00206785">
            <w:pPr>
              <w:widowControl/>
              <w:jc w:val="center"/>
              <w:rPr>
                <w:rFonts w:ascii="Times New Roman" w:eastAsia="宋体" w:hAnsi="Times New Roman" w:cs="Times New Roman"/>
                <w:color w:val="000000"/>
                <w:kern w:val="0"/>
                <w:sz w:val="16"/>
              </w:rPr>
            </w:pPr>
          </w:p>
        </w:tc>
      </w:tr>
    </w:tbl>
    <w:p w:rsidR="00210D6E" w:rsidRDefault="00D72026">
      <w:pPr>
        <w:rPr>
          <w:rFonts w:ascii="Times New Roman" w:hAnsi="Times New Roman" w:cs="Times New Roman"/>
        </w:rPr>
      </w:pPr>
      <w:r w:rsidRPr="00D72026">
        <w:rPr>
          <w:rFonts w:ascii="Times New Roman" w:hAnsi="Times New Roman" w:cs="Times New Roman" w:hint="eastAsia"/>
        </w:rPr>
        <w:t>MF: mouse feces; HF: human feces</w:t>
      </w:r>
    </w:p>
    <w:p w:rsidR="00184F56" w:rsidRDefault="00184F56">
      <w:pPr>
        <w:rPr>
          <w:rFonts w:ascii="Times New Roman" w:hAnsi="Times New Roman" w:cs="Times New Roman"/>
        </w:rPr>
      </w:pPr>
    </w:p>
    <w:p w:rsidR="00DD31F4" w:rsidRDefault="00DD31F4">
      <w:pPr>
        <w:rPr>
          <w:rFonts w:ascii="Times New Roman" w:hAnsi="Times New Roman" w:cs="Times New Roman"/>
        </w:rPr>
      </w:pPr>
      <w:r w:rsidRPr="00D91B03">
        <w:rPr>
          <w:rFonts w:ascii="Times New Roman" w:hAnsi="Times New Roman" w:cs="Times New Roman"/>
          <w:color w:val="000000" w:themeColor="text1"/>
          <w:sz w:val="24"/>
          <w:szCs w:val="24"/>
        </w:rPr>
        <w:t>The 251 ARGs detected almost contain all major ARGs, including Aminoglycoside (32), Beta-Lactamase (48), Chloramphenicol (3), Macrolide-Lincosamide-Streptogramin (MLSB) (43), Multidrug (47), Sulfonamide (6), Tetracycline (36), Vancomycin (23) and others (13), which covered six resistance mechanisms (antibiotic efflux, antibiotic inactivation, antibiotic target alteration, antibiotic target protection, antibiotic target replacement and unknown).</w:t>
      </w:r>
    </w:p>
    <w:p w:rsidR="00DD31F4" w:rsidRDefault="00DD31F4">
      <w:pPr>
        <w:rPr>
          <w:rFonts w:ascii="Times New Roman" w:hAnsi="Times New Roman" w:cs="Times New Roman"/>
        </w:rPr>
      </w:pPr>
    </w:p>
    <w:p w:rsidR="00184F56" w:rsidRDefault="00184F56">
      <w:pPr>
        <w:rPr>
          <w:rFonts w:ascii="Times New Roman" w:hAnsi="Times New Roman" w:cs="Times New Roman"/>
        </w:rPr>
      </w:pPr>
    </w:p>
    <w:p w:rsidR="00184F56" w:rsidRDefault="00184F56">
      <w:pPr>
        <w:rPr>
          <w:rFonts w:ascii="Times New Roman" w:hAnsi="Times New Roman" w:cs="Times New Roman"/>
        </w:rPr>
      </w:pPr>
    </w:p>
    <w:p w:rsidR="00184F56" w:rsidRDefault="00184F56">
      <w:pPr>
        <w:rPr>
          <w:rFonts w:ascii="Times New Roman" w:hAnsi="Times New Roman" w:cs="Times New Roman"/>
        </w:rPr>
      </w:pPr>
    </w:p>
    <w:p w:rsidR="00184F56" w:rsidRDefault="00184F56">
      <w:pPr>
        <w:rPr>
          <w:rFonts w:ascii="Times New Roman" w:hAnsi="Times New Roman" w:cs="Times New Roman"/>
        </w:rPr>
      </w:pPr>
    </w:p>
    <w:p w:rsidR="00184F56" w:rsidRDefault="00184F56">
      <w:pPr>
        <w:rPr>
          <w:rFonts w:ascii="Times New Roman" w:hAnsi="Times New Roman" w:cs="Times New Roman"/>
        </w:rPr>
      </w:pPr>
    </w:p>
    <w:p w:rsidR="00184F56" w:rsidRDefault="00184F56">
      <w:pPr>
        <w:rPr>
          <w:rFonts w:ascii="Times New Roman" w:hAnsi="Times New Roman" w:cs="Times New Roman"/>
        </w:rPr>
      </w:pPr>
    </w:p>
    <w:p w:rsidR="00184F56" w:rsidRDefault="00184F56">
      <w:pPr>
        <w:rPr>
          <w:rFonts w:ascii="Times New Roman" w:hAnsi="Times New Roman" w:cs="Times New Roman"/>
        </w:rPr>
      </w:pPr>
    </w:p>
    <w:p w:rsidR="00184F56" w:rsidRDefault="00184F56">
      <w:pPr>
        <w:rPr>
          <w:rFonts w:ascii="Times New Roman" w:hAnsi="Times New Roman" w:cs="Times New Roman"/>
        </w:rPr>
      </w:pPr>
    </w:p>
    <w:p w:rsidR="00184F56" w:rsidRDefault="00184F56">
      <w:pPr>
        <w:rPr>
          <w:rFonts w:ascii="Times New Roman" w:hAnsi="Times New Roman" w:cs="Times New Roman"/>
        </w:rPr>
      </w:pPr>
    </w:p>
    <w:p w:rsidR="00184F56" w:rsidRDefault="00184F56">
      <w:pPr>
        <w:rPr>
          <w:rFonts w:ascii="Times New Roman" w:hAnsi="Times New Roman" w:cs="Times New Roman"/>
        </w:rPr>
      </w:pPr>
    </w:p>
    <w:p w:rsidR="00184F56" w:rsidRDefault="00184F56">
      <w:pPr>
        <w:rPr>
          <w:rFonts w:ascii="Times New Roman" w:hAnsi="Times New Roman" w:cs="Times New Roman"/>
        </w:rPr>
      </w:pPr>
    </w:p>
    <w:p w:rsidR="00184F56" w:rsidRDefault="00184F56">
      <w:pPr>
        <w:rPr>
          <w:rFonts w:ascii="Times New Roman" w:hAnsi="Times New Roman" w:cs="Times New Roman"/>
        </w:rPr>
      </w:pPr>
    </w:p>
    <w:p w:rsidR="00184F56" w:rsidRDefault="00184F56">
      <w:pPr>
        <w:rPr>
          <w:rFonts w:ascii="Times New Roman" w:hAnsi="Times New Roman" w:cs="Times New Roman"/>
        </w:rPr>
      </w:pPr>
    </w:p>
    <w:p w:rsidR="00184F56" w:rsidRDefault="00184F56">
      <w:pPr>
        <w:rPr>
          <w:rFonts w:ascii="Times New Roman" w:hAnsi="Times New Roman" w:cs="Times New Roman"/>
        </w:rPr>
      </w:pPr>
    </w:p>
    <w:p w:rsidR="00184F56" w:rsidRDefault="00184F56">
      <w:pPr>
        <w:rPr>
          <w:rFonts w:ascii="Times New Roman" w:hAnsi="Times New Roman" w:cs="Times New Roman"/>
        </w:rPr>
      </w:pPr>
    </w:p>
    <w:p w:rsidR="000A70C4" w:rsidRPr="00D72012" w:rsidRDefault="00D72012" w:rsidP="00184F56">
      <w:pPr>
        <w:jc w:val="center"/>
        <w:rPr>
          <w:rFonts w:ascii="Times New Roman" w:hAnsi="Times New Roman" w:cs="Times New Roman"/>
          <w:b/>
          <w:sz w:val="24"/>
          <w:szCs w:val="24"/>
        </w:rPr>
      </w:pPr>
      <w:r w:rsidRPr="00D72012">
        <w:rPr>
          <w:rFonts w:ascii="Times New Roman" w:hAnsi="Times New Roman" w:cs="Times New Roman"/>
          <w:sz w:val="24"/>
          <w:szCs w:val="24"/>
        </w:rPr>
        <w:lastRenderedPageBreak/>
        <w:t>Table S</w:t>
      </w:r>
      <w:r w:rsidR="009910B1">
        <w:rPr>
          <w:rFonts w:ascii="Times New Roman" w:hAnsi="Times New Roman" w:cs="Times New Roman" w:hint="eastAsia"/>
          <w:sz w:val="24"/>
          <w:szCs w:val="24"/>
        </w:rPr>
        <w:t>2</w:t>
      </w:r>
      <w:r w:rsidRPr="00D72012">
        <w:rPr>
          <w:rFonts w:ascii="Times New Roman" w:hAnsi="Times New Roman" w:cs="Times New Roman"/>
          <w:sz w:val="24"/>
          <w:szCs w:val="24"/>
        </w:rPr>
        <w:t xml:space="preserve"> </w:t>
      </w:r>
      <w:r w:rsidR="005D7FE7">
        <w:rPr>
          <w:rFonts w:ascii="Times New Roman" w:hAnsi="Times New Roman" w:cs="Times New Roman" w:hint="eastAsia"/>
          <w:sz w:val="24"/>
          <w:szCs w:val="24"/>
        </w:rPr>
        <w:t>S</w:t>
      </w:r>
      <w:r w:rsidRPr="00D72012">
        <w:rPr>
          <w:rFonts w:ascii="Times New Roman" w:hAnsi="Times New Roman" w:cs="Times New Roman" w:hint="eastAsia"/>
          <w:sz w:val="24"/>
          <w:szCs w:val="24"/>
        </w:rPr>
        <w:t xml:space="preserve">elective 96 genes with relatively high level in both human and mouse fecal samples for </w:t>
      </w:r>
      <w:r w:rsidR="00FF4817">
        <w:rPr>
          <w:rFonts w:ascii="Times New Roman" w:hAnsi="Times New Roman" w:cs="Times New Roman" w:hint="eastAsia"/>
          <w:sz w:val="24"/>
          <w:szCs w:val="24"/>
        </w:rPr>
        <w:t>the DIO mice fecal sample</w:t>
      </w:r>
      <w:r w:rsidRPr="00D72012">
        <w:rPr>
          <w:rFonts w:ascii="Times New Roman" w:hAnsi="Times New Roman" w:cs="Times New Roman" w:hint="eastAsia"/>
          <w:sz w:val="24"/>
          <w:szCs w:val="24"/>
        </w:rPr>
        <w:t xml:space="preserve"> analysis</w:t>
      </w:r>
    </w:p>
    <w:tbl>
      <w:tblPr>
        <w:tblW w:w="0" w:type="auto"/>
        <w:tblInd w:w="89" w:type="dxa"/>
        <w:tblLook w:val="04A0"/>
      </w:tblPr>
      <w:tblGrid>
        <w:gridCol w:w="1152"/>
        <w:gridCol w:w="1671"/>
        <w:gridCol w:w="1633"/>
        <w:gridCol w:w="1096"/>
        <w:gridCol w:w="1316"/>
        <w:gridCol w:w="1426"/>
        <w:gridCol w:w="1512"/>
        <w:gridCol w:w="1463"/>
        <w:gridCol w:w="803"/>
        <w:gridCol w:w="1164"/>
        <w:gridCol w:w="803"/>
      </w:tblGrid>
      <w:tr w:rsidR="000A70C4" w:rsidRPr="00D72012" w:rsidTr="000A70C4">
        <w:trPr>
          <w:trHeight w:val="383"/>
        </w:trPr>
        <w:tc>
          <w:tcPr>
            <w:tcW w:w="0" w:type="auto"/>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Aminoglycoside</w:t>
            </w:r>
          </w:p>
        </w:tc>
        <w:tc>
          <w:tcPr>
            <w:tcW w:w="0" w:type="auto"/>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Beta-Lactamase</w:t>
            </w:r>
          </w:p>
        </w:tc>
        <w:tc>
          <w:tcPr>
            <w:tcW w:w="0" w:type="auto"/>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MLSB</w:t>
            </w:r>
          </w:p>
        </w:tc>
        <w:tc>
          <w:tcPr>
            <w:tcW w:w="0" w:type="auto"/>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Tetracycline</w:t>
            </w:r>
          </w:p>
        </w:tc>
        <w:tc>
          <w:tcPr>
            <w:tcW w:w="0" w:type="auto"/>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Vancomycin</w:t>
            </w:r>
          </w:p>
        </w:tc>
        <w:tc>
          <w:tcPr>
            <w:tcW w:w="0" w:type="auto"/>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Multidrug</w:t>
            </w:r>
          </w:p>
        </w:tc>
        <w:tc>
          <w:tcPr>
            <w:tcW w:w="0" w:type="auto"/>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MGEs</w:t>
            </w:r>
          </w:p>
        </w:tc>
        <w:tc>
          <w:tcPr>
            <w:tcW w:w="0" w:type="auto"/>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Others</w:t>
            </w:r>
          </w:p>
        </w:tc>
        <w:tc>
          <w:tcPr>
            <w:tcW w:w="0" w:type="auto"/>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pathogens</w:t>
            </w:r>
          </w:p>
        </w:tc>
        <w:tc>
          <w:tcPr>
            <w:tcW w:w="0" w:type="auto"/>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MRGs</w:t>
            </w:r>
          </w:p>
        </w:tc>
      </w:tr>
      <w:tr w:rsidR="000A70C4" w:rsidRPr="00D72012" w:rsidTr="000A70C4">
        <w:trPr>
          <w:trHeight w:val="383"/>
        </w:trPr>
        <w:tc>
          <w:tcPr>
            <w:tcW w:w="0" w:type="auto"/>
            <w:tcBorders>
              <w:top w:val="single" w:sz="4" w:space="0" w:color="auto"/>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16S rRNA</w:t>
            </w:r>
          </w:p>
        </w:tc>
        <w:tc>
          <w:tcPr>
            <w:tcW w:w="0" w:type="auto"/>
            <w:tcBorders>
              <w:top w:val="single" w:sz="4" w:space="0" w:color="auto"/>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aac</w:t>
            </w:r>
          </w:p>
        </w:tc>
        <w:tc>
          <w:tcPr>
            <w:tcW w:w="0" w:type="auto"/>
            <w:tcBorders>
              <w:top w:val="single" w:sz="4" w:space="0" w:color="auto"/>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ampC-01</w:t>
            </w:r>
          </w:p>
        </w:tc>
        <w:tc>
          <w:tcPr>
            <w:tcW w:w="0" w:type="auto"/>
            <w:tcBorders>
              <w:top w:val="single" w:sz="4" w:space="0" w:color="auto"/>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ermB</w:t>
            </w:r>
          </w:p>
        </w:tc>
        <w:tc>
          <w:tcPr>
            <w:tcW w:w="0" w:type="auto"/>
            <w:tcBorders>
              <w:top w:val="single" w:sz="4" w:space="0" w:color="auto"/>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tet(32)</w:t>
            </w:r>
          </w:p>
        </w:tc>
        <w:tc>
          <w:tcPr>
            <w:tcW w:w="0" w:type="auto"/>
            <w:tcBorders>
              <w:top w:val="single" w:sz="4" w:space="0" w:color="auto"/>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vanB-01</w:t>
            </w:r>
          </w:p>
        </w:tc>
        <w:tc>
          <w:tcPr>
            <w:tcW w:w="0" w:type="auto"/>
            <w:tcBorders>
              <w:top w:val="single" w:sz="4" w:space="0" w:color="auto"/>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acrA-03</w:t>
            </w:r>
          </w:p>
        </w:tc>
        <w:tc>
          <w:tcPr>
            <w:tcW w:w="0" w:type="auto"/>
            <w:tcBorders>
              <w:top w:val="single" w:sz="4" w:space="0" w:color="auto"/>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intI-1</w:t>
            </w:r>
          </w:p>
        </w:tc>
        <w:tc>
          <w:tcPr>
            <w:tcW w:w="0" w:type="auto"/>
            <w:tcBorders>
              <w:top w:val="single" w:sz="4" w:space="0" w:color="auto"/>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sul2</w:t>
            </w:r>
          </w:p>
        </w:tc>
        <w:tc>
          <w:tcPr>
            <w:tcW w:w="0" w:type="auto"/>
            <w:tcBorders>
              <w:top w:val="single" w:sz="4" w:space="0" w:color="auto"/>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22S rDNA</w:t>
            </w:r>
          </w:p>
        </w:tc>
        <w:tc>
          <w:tcPr>
            <w:tcW w:w="0" w:type="auto"/>
            <w:tcBorders>
              <w:top w:val="single" w:sz="4" w:space="0" w:color="auto"/>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arsA</w:t>
            </w:r>
          </w:p>
        </w:tc>
      </w:tr>
      <w:tr w:rsidR="000A70C4" w:rsidRPr="00D72012" w:rsidTr="000A70C4">
        <w:trPr>
          <w:trHeight w:val="383"/>
        </w:trPr>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aacA/aphD</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ampC-02</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ermF</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tet(34)</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vanC-03</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acrA-04</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tnpA-06</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nisB</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ecfX</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copA</w:t>
            </w:r>
          </w:p>
        </w:tc>
      </w:tr>
      <w:tr w:rsidR="000A70C4" w:rsidRPr="00D72012" w:rsidTr="000A70C4">
        <w:trPr>
          <w:trHeight w:val="383"/>
        </w:trPr>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aacC</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ampC-04</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lnuA-01</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tetA-02</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vanC2/vanC3</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acrA-05</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IS613</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pica</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uidA</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czcA</w:t>
            </w:r>
          </w:p>
        </w:tc>
      </w:tr>
      <w:tr w:rsidR="000A70C4" w:rsidRPr="00D72012" w:rsidTr="000A70C4">
        <w:trPr>
          <w:trHeight w:val="383"/>
        </w:trPr>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aadA-02</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blaCMY2-02</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lnuC</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tetG-01</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vanHB</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acrF</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tnpA-02</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sat4</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tcrB</w:t>
            </w:r>
          </w:p>
        </w:tc>
      </w:tr>
      <w:tr w:rsidR="000A70C4" w:rsidRPr="00D72012" w:rsidTr="000A70C4">
        <w:trPr>
          <w:trHeight w:val="383"/>
        </w:trPr>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aphA3-02</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blaCTX-M-04</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matA/mel</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tetG-02</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vanTC-02</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ceoA</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tnpA-03</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mcr1</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terW</w:t>
            </w:r>
          </w:p>
        </w:tc>
      </w:tr>
      <w:tr w:rsidR="000A70C4" w:rsidRPr="00D72012" w:rsidTr="000A70C4">
        <w:trPr>
          <w:trHeight w:val="383"/>
        </w:trPr>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aadA2-03</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blaOXY</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mefA</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tetM-01</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vanYD-01</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emrD</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IncQoriT</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pbrT</w:t>
            </w:r>
          </w:p>
        </w:tc>
      </w:tr>
      <w:tr w:rsidR="000A70C4" w:rsidRPr="00D72012" w:rsidTr="000A70C4">
        <w:trPr>
          <w:trHeight w:val="383"/>
        </w:trPr>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aadA5-02</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blaSFO</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mphA-01</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tetM-02</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vanYD-02</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floR</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IncNrep</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cadC</w:t>
            </w:r>
          </w:p>
        </w:tc>
      </w:tr>
      <w:tr w:rsidR="000A70C4" w:rsidRPr="00D72012" w:rsidTr="000A70C4">
        <w:trPr>
          <w:trHeight w:val="383"/>
        </w:trPr>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aadA9-01</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blaSHV-01</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oleC</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tetPA</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mepA</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pNI105map-F</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merA</w:t>
            </w:r>
          </w:p>
        </w:tc>
      </w:tr>
      <w:tr w:rsidR="000A70C4" w:rsidRPr="00D72012" w:rsidTr="000A70C4">
        <w:trPr>
          <w:trHeight w:val="383"/>
        </w:trPr>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aadE</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cfxA</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vgaB-01</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tetPB-03</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mexF</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IncP-1ε-trfAε</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r>
      <w:tr w:rsidR="000A70C4" w:rsidRPr="00D72012" w:rsidTr="000A70C4">
        <w:trPr>
          <w:trHeight w:val="383"/>
        </w:trPr>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aph(2')-Id-01</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cphA-01</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vgb-01</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tetQ</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mtrD-03</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ISCR1</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r>
      <w:tr w:rsidR="000A70C4" w:rsidRPr="00D72012" w:rsidTr="000A70C4">
        <w:trPr>
          <w:trHeight w:val="383"/>
        </w:trPr>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strB</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cphA-02</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tetS</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oprD</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r>
      <w:tr w:rsidR="000A70C4" w:rsidRPr="00D72012" w:rsidTr="000A70C4">
        <w:trPr>
          <w:trHeight w:val="383"/>
        </w:trPr>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fox5</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tetW-01</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oprJ</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r>
      <w:tr w:rsidR="000A70C4" w:rsidRPr="00D72012" w:rsidTr="000A70C4">
        <w:trPr>
          <w:trHeight w:val="383"/>
        </w:trPr>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penA</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qacEdelta1-02</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r>
      <w:tr w:rsidR="000A70C4" w:rsidRPr="00D72012" w:rsidTr="000A70C4">
        <w:trPr>
          <w:trHeight w:val="383"/>
        </w:trPr>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blaNDM</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ttgB</w:t>
            </w: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nil"/>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r>
      <w:tr w:rsidR="000A70C4" w:rsidRPr="00D72012" w:rsidTr="000A70C4">
        <w:trPr>
          <w:trHeight w:val="383"/>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single" w:sz="4" w:space="0" w:color="auto"/>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single" w:sz="4" w:space="0" w:color="auto"/>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single" w:sz="4" w:space="0" w:color="auto"/>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single" w:sz="4" w:space="0" w:color="auto"/>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single" w:sz="4" w:space="0" w:color="auto"/>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single" w:sz="4" w:space="0" w:color="auto"/>
              <w:right w:val="single" w:sz="4" w:space="0" w:color="auto"/>
            </w:tcBorders>
            <w:shd w:val="clear" w:color="000000" w:fill="FFFFFF"/>
            <w:noWrap/>
            <w:vAlign w:val="center"/>
            <w:hideMark/>
          </w:tcPr>
          <w:p w:rsidR="000A70C4" w:rsidRPr="000A70C4" w:rsidRDefault="000A70C4" w:rsidP="000A70C4">
            <w:pPr>
              <w:widowControl/>
              <w:jc w:val="center"/>
              <w:rPr>
                <w:rFonts w:ascii="Times New Roman" w:eastAsia="宋体" w:hAnsi="Times New Roman" w:cs="Times New Roman"/>
                <w:color w:val="000000"/>
                <w:kern w:val="0"/>
                <w:sz w:val="22"/>
              </w:rPr>
            </w:pPr>
            <w:r w:rsidRPr="000A70C4">
              <w:rPr>
                <w:rFonts w:ascii="Times New Roman" w:eastAsia="宋体" w:hAnsi="Times New Roman" w:cs="Times New Roman"/>
                <w:color w:val="000000"/>
                <w:kern w:val="0"/>
                <w:sz w:val="22"/>
              </w:rPr>
              <w:t>yceL/mdtH-01</w:t>
            </w:r>
          </w:p>
        </w:tc>
        <w:tc>
          <w:tcPr>
            <w:tcW w:w="0" w:type="auto"/>
            <w:tcBorders>
              <w:top w:val="nil"/>
              <w:left w:val="single" w:sz="4" w:space="0" w:color="auto"/>
              <w:bottom w:val="single" w:sz="4" w:space="0" w:color="auto"/>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single" w:sz="4" w:space="0" w:color="auto"/>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single" w:sz="4" w:space="0" w:color="auto"/>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c>
          <w:tcPr>
            <w:tcW w:w="0" w:type="auto"/>
            <w:tcBorders>
              <w:top w:val="nil"/>
              <w:left w:val="single" w:sz="4" w:space="0" w:color="auto"/>
              <w:bottom w:val="single" w:sz="4" w:space="0" w:color="auto"/>
              <w:right w:val="single" w:sz="4" w:space="0" w:color="auto"/>
            </w:tcBorders>
            <w:shd w:val="clear" w:color="000000" w:fill="FFFFFF"/>
            <w:noWrap/>
            <w:vAlign w:val="center"/>
            <w:hideMark/>
          </w:tcPr>
          <w:p w:rsidR="000A70C4" w:rsidRPr="000A70C4" w:rsidRDefault="000A70C4" w:rsidP="000A70C4">
            <w:pPr>
              <w:widowControl/>
              <w:jc w:val="left"/>
              <w:rPr>
                <w:rFonts w:ascii="Times New Roman" w:eastAsia="宋体" w:hAnsi="Times New Roman" w:cs="Times New Roman"/>
                <w:color w:val="000000"/>
                <w:kern w:val="0"/>
                <w:sz w:val="22"/>
              </w:rPr>
            </w:pPr>
          </w:p>
        </w:tc>
      </w:tr>
    </w:tbl>
    <w:p w:rsidR="00184F56" w:rsidRPr="00184F56" w:rsidRDefault="00944354" w:rsidP="00184F56">
      <w:pPr>
        <w:rPr>
          <w:rFonts w:ascii="Times New Roman" w:hAnsi="Times New Roman" w:cs="Times New Roman"/>
          <w:noProof/>
          <w:sz w:val="20"/>
        </w:rPr>
      </w:pPr>
      <w:r w:rsidRPr="00D72012">
        <w:rPr>
          <w:rFonts w:ascii="Times New Roman" w:hAnsi="Times New Roman" w:cs="Times New Roman"/>
          <w:b/>
        </w:rPr>
        <w:fldChar w:fldCharType="begin"/>
      </w:r>
      <w:r w:rsidR="009566E4" w:rsidRPr="00D72012">
        <w:rPr>
          <w:rFonts w:ascii="Times New Roman" w:hAnsi="Times New Roman" w:cs="Times New Roman"/>
          <w:b/>
        </w:rPr>
        <w:instrText xml:space="preserve"> ADDIN EN.REFLIST </w:instrText>
      </w:r>
      <w:r w:rsidRPr="00D72012">
        <w:rPr>
          <w:rFonts w:ascii="Times New Roman" w:hAnsi="Times New Roman" w:cs="Times New Roman"/>
          <w:b/>
        </w:rPr>
        <w:fldChar w:fldCharType="separate"/>
      </w:r>
      <w:bookmarkStart w:id="17" w:name="_ENREF_1"/>
      <w:r w:rsidR="00184F56" w:rsidRPr="00184F56">
        <w:rPr>
          <w:rFonts w:ascii="Times New Roman" w:hAnsi="Times New Roman" w:cs="Times New Roman"/>
          <w:noProof/>
          <w:sz w:val="20"/>
        </w:rPr>
        <w:t>[1] Wang R, Feng F, Chai Y, Meng X, Sui Q, Chen M, et al. Screening and quantitation of residual antibiotics in two different swine wastewater treatment systems during warm and cold seasons. Science of the Total Environment. 2019;660:1542-54.</w:t>
      </w:r>
      <w:bookmarkEnd w:id="17"/>
    </w:p>
    <w:p w:rsidR="00184F56" w:rsidRPr="00184F56" w:rsidRDefault="00184F56" w:rsidP="00184F56">
      <w:pPr>
        <w:rPr>
          <w:rFonts w:ascii="Times New Roman" w:hAnsi="Times New Roman" w:cs="Times New Roman"/>
          <w:noProof/>
          <w:sz w:val="20"/>
        </w:rPr>
      </w:pPr>
      <w:bookmarkStart w:id="18" w:name="_ENREF_2"/>
      <w:r w:rsidRPr="00184F56">
        <w:rPr>
          <w:rFonts w:ascii="Times New Roman" w:hAnsi="Times New Roman" w:cs="Times New Roman"/>
          <w:noProof/>
          <w:sz w:val="20"/>
        </w:rPr>
        <w:t>[2] Meyer R. Replication and conjugative mobilization of broad host-range IncQ plasmids. Plasmid. 2009;62:57-70.</w:t>
      </w:r>
      <w:bookmarkEnd w:id="18"/>
    </w:p>
    <w:p w:rsidR="00184F56" w:rsidRDefault="00184F56" w:rsidP="00184F56">
      <w:pPr>
        <w:rPr>
          <w:rFonts w:ascii="Calibri" w:hAnsi="Calibri" w:cs="Times New Roman"/>
          <w:b/>
          <w:noProof/>
          <w:sz w:val="20"/>
        </w:rPr>
      </w:pPr>
    </w:p>
    <w:p w:rsidR="009566E4" w:rsidRPr="00D72012" w:rsidRDefault="00944354" w:rsidP="009566E4">
      <w:pPr>
        <w:rPr>
          <w:rFonts w:ascii="Times New Roman" w:hAnsi="Times New Roman" w:cs="Times New Roman"/>
          <w:b/>
        </w:rPr>
      </w:pPr>
      <w:r w:rsidRPr="00D72012">
        <w:rPr>
          <w:rFonts w:ascii="Times New Roman" w:hAnsi="Times New Roman" w:cs="Times New Roman"/>
          <w:b/>
        </w:rPr>
        <w:fldChar w:fldCharType="end"/>
      </w:r>
    </w:p>
    <w:sectPr w:rsidR="009566E4" w:rsidRPr="00D72012" w:rsidSect="00AD51D2">
      <w:pgSz w:w="16838" w:h="11906" w:orient="landscape"/>
      <w:pgMar w:top="1800" w:right="1440" w:bottom="1800" w:left="1440"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C5FE0" w:rsidRDefault="001C5FE0" w:rsidP="00F91968">
      <w:r>
        <w:separator/>
      </w:r>
    </w:p>
  </w:endnote>
  <w:endnote w:type="continuationSeparator" w:id="0">
    <w:p w:rsidR="001C5FE0" w:rsidRDefault="001C5FE0" w:rsidP="00F91968">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17695652"/>
      <w:docPartObj>
        <w:docPartGallery w:val="Page Numbers (Bottom of Page)"/>
        <w:docPartUnique/>
      </w:docPartObj>
    </w:sdtPr>
    <w:sdtContent>
      <w:p w:rsidR="005B5EDD" w:rsidRDefault="005B5EDD">
        <w:pPr>
          <w:pStyle w:val="a4"/>
          <w:jc w:val="center"/>
        </w:pPr>
        <w:r>
          <w:rPr>
            <w:rFonts w:hint="eastAsia"/>
          </w:rPr>
          <w:t>S</w:t>
        </w:r>
        <w:fldSimple w:instr=" PAGE   \* MERGEFORMAT ">
          <w:r w:rsidR="00501F32" w:rsidRPr="00501F32">
            <w:rPr>
              <w:noProof/>
              <w:lang w:val="zh-CN"/>
            </w:rPr>
            <w:t>1</w:t>
          </w:r>
        </w:fldSimple>
      </w:p>
    </w:sdtContent>
  </w:sdt>
  <w:p w:rsidR="005B5EDD" w:rsidRDefault="005B5EDD">
    <w:pPr>
      <w:pStyle w:val="a4"/>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C5FE0" w:rsidRDefault="001C5FE0" w:rsidP="00F91968">
      <w:r>
        <w:separator/>
      </w:r>
    </w:p>
  </w:footnote>
  <w:footnote w:type="continuationSeparator" w:id="0">
    <w:p w:rsidR="001C5FE0" w:rsidRDefault="001C5FE0" w:rsidP="00F91968">
      <w:r>
        <w:continuationSeparator/>
      </w:r>
    </w:p>
  </w:footnote>
  <w:footnote w:id="1">
    <w:p w:rsidR="005B5EDD" w:rsidRPr="00465788" w:rsidRDefault="005B5EDD" w:rsidP="004A0215">
      <w:pPr>
        <w:pStyle w:val="a9"/>
        <w:spacing w:line="360" w:lineRule="auto"/>
        <w:rPr>
          <w:rFonts w:ascii="Times New Roman" w:hAnsi="Times New Roman" w:cs="Times New Roman"/>
        </w:rPr>
      </w:pPr>
      <w:r w:rsidRPr="00806ABE">
        <w:rPr>
          <w:rFonts w:ascii="Times New Roman" w:hAnsi="Times New Roman" w:cs="Times New Roman"/>
        </w:rPr>
        <w:t xml:space="preserve">* </w:t>
      </w:r>
      <w:r w:rsidRPr="00806ABE">
        <w:rPr>
          <w:rFonts w:ascii="Times New Roman" w:hAnsi="Times New Roman" w:cs="Times New Roman"/>
          <w:b/>
        </w:rPr>
        <w:t>Corresponding author</w:t>
      </w:r>
      <w:r w:rsidRPr="00806ABE">
        <w:rPr>
          <w:rFonts w:ascii="Times New Roman" w:hAnsi="Times New Roman" w:cs="Times New Roman"/>
        </w:rPr>
        <w:t>,</w:t>
      </w:r>
      <w:r>
        <w:rPr>
          <w:rFonts w:ascii="Times New Roman" w:hAnsi="Times New Roman" w:cs="Times New Roman" w:hint="eastAsia"/>
        </w:rPr>
        <w:t xml:space="preserve"> Tel/fax: +86</w:t>
      </w:r>
      <w:r>
        <w:rPr>
          <w:rFonts w:ascii="Times New Roman" w:hAnsi="Times New Roman" w:cs="Times New Roman"/>
        </w:rPr>
        <w:t>-</w:t>
      </w:r>
      <w:r>
        <w:rPr>
          <w:rFonts w:ascii="Times New Roman" w:hAnsi="Times New Roman" w:cs="Times New Roman" w:hint="eastAsia"/>
        </w:rPr>
        <w:t>10-67779768,</w:t>
      </w:r>
      <w:r w:rsidRPr="00806ABE">
        <w:rPr>
          <w:rFonts w:ascii="Times New Roman" w:hAnsi="Times New Roman" w:cs="Times New Roman"/>
        </w:rPr>
        <w:t xml:space="preserve"> E-mail: </w:t>
      </w:r>
      <w:r w:rsidRPr="0091347A">
        <w:rPr>
          <w:rFonts w:ascii="Times New Roman" w:hAnsi="Times New Roman" w:cs="Times New Roman"/>
        </w:rPr>
        <w:t>dila2006@</w:t>
      </w:r>
      <w:r w:rsidRPr="001C495D">
        <w:rPr>
          <w:rFonts w:ascii="Times New Roman" w:hAnsi="Times New Roman" w:cs="Times New Roman"/>
        </w:rPr>
        <w:t>163.com</w:t>
      </w:r>
    </w:p>
  </w:footnote>
  <w:footnote w:id="2">
    <w:p w:rsidR="005B5EDD" w:rsidRPr="00465788" w:rsidRDefault="005B5EDD" w:rsidP="004A0215">
      <w:pPr>
        <w:pStyle w:val="a9"/>
        <w:spacing w:line="360" w:lineRule="auto"/>
        <w:rPr>
          <w:rFonts w:ascii="Times New Roman" w:hAnsi="Times New Roman" w:cs="Times New Roman"/>
        </w:rPr>
      </w:pPr>
      <w:r w:rsidRPr="00806ABE">
        <w:rPr>
          <w:rFonts w:ascii="Times New Roman" w:hAnsi="Times New Roman" w:cs="Times New Roman"/>
        </w:rPr>
        <w:t xml:space="preserve">* </w:t>
      </w:r>
      <w:r w:rsidRPr="00806ABE">
        <w:rPr>
          <w:rFonts w:ascii="Times New Roman" w:hAnsi="Times New Roman" w:cs="Times New Roman"/>
          <w:b/>
        </w:rPr>
        <w:t>Corresponding author</w:t>
      </w:r>
      <w:r w:rsidRPr="00806ABE">
        <w:rPr>
          <w:rFonts w:ascii="Times New Roman" w:hAnsi="Times New Roman" w:cs="Times New Roman"/>
        </w:rPr>
        <w:t>,</w:t>
      </w:r>
      <w:r>
        <w:rPr>
          <w:rFonts w:ascii="Times New Roman" w:hAnsi="Times New Roman" w:cs="Times New Roman" w:hint="eastAsia"/>
        </w:rPr>
        <w:t xml:space="preserve"> Tel/fax: +86</w:t>
      </w:r>
      <w:r>
        <w:rPr>
          <w:rFonts w:ascii="Times New Roman" w:hAnsi="Times New Roman" w:cs="Times New Roman"/>
        </w:rPr>
        <w:t>-</w:t>
      </w:r>
      <w:r>
        <w:rPr>
          <w:rFonts w:ascii="Times New Roman" w:hAnsi="Times New Roman" w:cs="Times New Roman" w:hint="eastAsia"/>
        </w:rPr>
        <w:t>10-59616895,</w:t>
      </w:r>
      <w:r w:rsidRPr="00806ABE">
        <w:rPr>
          <w:rFonts w:ascii="Times New Roman" w:hAnsi="Times New Roman" w:cs="Times New Roman"/>
        </w:rPr>
        <w:t xml:space="preserve"> E-mail: </w:t>
      </w:r>
      <w:hyperlink r:id="rId1" w:history="1">
        <w:r w:rsidRPr="00F95330">
          <w:rPr>
            <w:rStyle w:val="a8"/>
            <w:rFonts w:ascii="Times New Roman" w:hAnsi="Times New Roman" w:cs="Times New Roman" w:hint="eastAsia"/>
          </w:rPr>
          <w:t>qikemin</w:t>
        </w:r>
        <w:r w:rsidRPr="00F95330">
          <w:rPr>
            <w:rStyle w:val="a8"/>
            <w:rFonts w:ascii="Times New Roman" w:hAnsi="Times New Roman" w:cs="Times New Roman"/>
          </w:rPr>
          <w:t>@</w:t>
        </w:r>
        <w:r w:rsidRPr="00F95330">
          <w:rPr>
            <w:rStyle w:val="a8"/>
            <w:rFonts w:ascii="Times New Roman" w:hAnsi="Times New Roman" w:cs="Times New Roman" w:hint="eastAsia"/>
          </w:rPr>
          <w:t>bch</w:t>
        </w:r>
        <w:r w:rsidRPr="00F95330">
          <w:rPr>
            <w:rStyle w:val="a8"/>
            <w:rFonts w:ascii="Times New Roman" w:hAnsi="Times New Roman" w:cs="Times New Roman"/>
          </w:rPr>
          <w:t>.</w:t>
        </w:r>
        <w:r w:rsidRPr="00F95330">
          <w:rPr>
            <w:rStyle w:val="a8"/>
            <w:rFonts w:ascii="Times New Roman" w:hAnsi="Times New Roman" w:cs="Times New Roman" w:hint="eastAsia"/>
          </w:rPr>
          <w:t>com</w:t>
        </w:r>
        <w:r w:rsidRPr="00F95330">
          <w:rPr>
            <w:rStyle w:val="a8"/>
            <w:rFonts w:ascii="Times New Roman" w:hAnsi="Times New Roman" w:cs="Times New Roman"/>
          </w:rPr>
          <w:t>.cn</w:t>
        </w:r>
      </w:hyperlink>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7DA02E71"/>
    <w:multiLevelType w:val="multilevel"/>
    <w:tmpl w:val="5FE2E3AA"/>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720" w:hanging="720"/>
      </w:p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8909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Biomaterial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5vpt9ttyvwrzketfaovv0fwffsa2apsxpwf&quot;&gt;My EndNote Library&lt;record-ids&gt;&lt;item&gt;1481&lt;/item&gt;&lt;item&gt;1496&lt;/item&gt;&lt;/record-ids&gt;&lt;/item&gt;&lt;/Libraries&gt;"/>
  </w:docVars>
  <w:rsids>
    <w:rsidRoot w:val="00F91968"/>
    <w:rsid w:val="00013993"/>
    <w:rsid w:val="00014BEB"/>
    <w:rsid w:val="00024A5B"/>
    <w:rsid w:val="00026CB9"/>
    <w:rsid w:val="00032CC7"/>
    <w:rsid w:val="0004211B"/>
    <w:rsid w:val="0004230E"/>
    <w:rsid w:val="00043431"/>
    <w:rsid w:val="00050DCE"/>
    <w:rsid w:val="000537E5"/>
    <w:rsid w:val="00062DB0"/>
    <w:rsid w:val="000721AC"/>
    <w:rsid w:val="00075896"/>
    <w:rsid w:val="00083065"/>
    <w:rsid w:val="0008555D"/>
    <w:rsid w:val="00091FF9"/>
    <w:rsid w:val="000A70C4"/>
    <w:rsid w:val="000B0933"/>
    <w:rsid w:val="000B1C6A"/>
    <w:rsid w:val="000B361B"/>
    <w:rsid w:val="000C1D7F"/>
    <w:rsid w:val="000D5337"/>
    <w:rsid w:val="000F261E"/>
    <w:rsid w:val="00103E60"/>
    <w:rsid w:val="001104AC"/>
    <w:rsid w:val="00110857"/>
    <w:rsid w:val="001207A2"/>
    <w:rsid w:val="00142256"/>
    <w:rsid w:val="00150705"/>
    <w:rsid w:val="00154228"/>
    <w:rsid w:val="001550F6"/>
    <w:rsid w:val="00155964"/>
    <w:rsid w:val="00163CB1"/>
    <w:rsid w:val="00173CF3"/>
    <w:rsid w:val="00184F56"/>
    <w:rsid w:val="001B2CFD"/>
    <w:rsid w:val="001B6C1D"/>
    <w:rsid w:val="001B7286"/>
    <w:rsid w:val="001C5FE0"/>
    <w:rsid w:val="001D041C"/>
    <w:rsid w:val="001D1DF3"/>
    <w:rsid w:val="001D788C"/>
    <w:rsid w:val="001E4D05"/>
    <w:rsid w:val="001F1763"/>
    <w:rsid w:val="001F31F8"/>
    <w:rsid w:val="001F5C74"/>
    <w:rsid w:val="001F7D00"/>
    <w:rsid w:val="002008DE"/>
    <w:rsid w:val="00202B6C"/>
    <w:rsid w:val="002040B6"/>
    <w:rsid w:val="00204C9F"/>
    <w:rsid w:val="002054F1"/>
    <w:rsid w:val="00206785"/>
    <w:rsid w:val="00210911"/>
    <w:rsid w:val="002109C6"/>
    <w:rsid w:val="00210D6E"/>
    <w:rsid w:val="0021234E"/>
    <w:rsid w:val="002306F2"/>
    <w:rsid w:val="002319AA"/>
    <w:rsid w:val="002400BF"/>
    <w:rsid w:val="00246EE8"/>
    <w:rsid w:val="00253D19"/>
    <w:rsid w:val="002563C8"/>
    <w:rsid w:val="0025724F"/>
    <w:rsid w:val="00270B09"/>
    <w:rsid w:val="002879FE"/>
    <w:rsid w:val="00295712"/>
    <w:rsid w:val="00296CB4"/>
    <w:rsid w:val="002A0BC6"/>
    <w:rsid w:val="002B1652"/>
    <w:rsid w:val="002B3C38"/>
    <w:rsid w:val="002C37E7"/>
    <w:rsid w:val="002C4B86"/>
    <w:rsid w:val="002C4F53"/>
    <w:rsid w:val="002D1886"/>
    <w:rsid w:val="002D5E04"/>
    <w:rsid w:val="002E0415"/>
    <w:rsid w:val="002E1128"/>
    <w:rsid w:val="0031730D"/>
    <w:rsid w:val="00322ECE"/>
    <w:rsid w:val="00336E07"/>
    <w:rsid w:val="00355CF3"/>
    <w:rsid w:val="0035682D"/>
    <w:rsid w:val="003570A2"/>
    <w:rsid w:val="00357F1E"/>
    <w:rsid w:val="003621A4"/>
    <w:rsid w:val="0037172D"/>
    <w:rsid w:val="00380958"/>
    <w:rsid w:val="003833F4"/>
    <w:rsid w:val="003979A5"/>
    <w:rsid w:val="003A43A4"/>
    <w:rsid w:val="003C321D"/>
    <w:rsid w:val="003D3C13"/>
    <w:rsid w:val="003D5A1C"/>
    <w:rsid w:val="003F01FC"/>
    <w:rsid w:val="003F162B"/>
    <w:rsid w:val="003F1F5E"/>
    <w:rsid w:val="003F2D87"/>
    <w:rsid w:val="0040015E"/>
    <w:rsid w:val="004036BC"/>
    <w:rsid w:val="00406576"/>
    <w:rsid w:val="004227E2"/>
    <w:rsid w:val="0042566E"/>
    <w:rsid w:val="004449A2"/>
    <w:rsid w:val="00462B31"/>
    <w:rsid w:val="00466DAE"/>
    <w:rsid w:val="0046723C"/>
    <w:rsid w:val="004707E5"/>
    <w:rsid w:val="00472A64"/>
    <w:rsid w:val="00482313"/>
    <w:rsid w:val="0049423E"/>
    <w:rsid w:val="004A0215"/>
    <w:rsid w:val="004A0D70"/>
    <w:rsid w:val="004A577B"/>
    <w:rsid w:val="004B7C10"/>
    <w:rsid w:val="004C3385"/>
    <w:rsid w:val="004D4E00"/>
    <w:rsid w:val="004D56AA"/>
    <w:rsid w:val="00501F32"/>
    <w:rsid w:val="00504D2E"/>
    <w:rsid w:val="00507A9D"/>
    <w:rsid w:val="00510FCD"/>
    <w:rsid w:val="00524E6E"/>
    <w:rsid w:val="005250C4"/>
    <w:rsid w:val="005321E2"/>
    <w:rsid w:val="00533BAC"/>
    <w:rsid w:val="0054313B"/>
    <w:rsid w:val="00564850"/>
    <w:rsid w:val="00581945"/>
    <w:rsid w:val="005B5502"/>
    <w:rsid w:val="005B5EDD"/>
    <w:rsid w:val="005C12EA"/>
    <w:rsid w:val="005C503C"/>
    <w:rsid w:val="005C5A2E"/>
    <w:rsid w:val="005D7FE7"/>
    <w:rsid w:val="006239E3"/>
    <w:rsid w:val="00633F37"/>
    <w:rsid w:val="00640EE0"/>
    <w:rsid w:val="00652A61"/>
    <w:rsid w:val="0066232E"/>
    <w:rsid w:val="006703D1"/>
    <w:rsid w:val="00685250"/>
    <w:rsid w:val="006913E8"/>
    <w:rsid w:val="006926B9"/>
    <w:rsid w:val="006B0739"/>
    <w:rsid w:val="006E1ECC"/>
    <w:rsid w:val="006E5E6D"/>
    <w:rsid w:val="00705C6D"/>
    <w:rsid w:val="00705E85"/>
    <w:rsid w:val="007065D4"/>
    <w:rsid w:val="00721FAF"/>
    <w:rsid w:val="007223F3"/>
    <w:rsid w:val="00723A62"/>
    <w:rsid w:val="007403DF"/>
    <w:rsid w:val="00760F35"/>
    <w:rsid w:val="00766F0C"/>
    <w:rsid w:val="0077357A"/>
    <w:rsid w:val="00774EB5"/>
    <w:rsid w:val="00790D14"/>
    <w:rsid w:val="00791576"/>
    <w:rsid w:val="00792D51"/>
    <w:rsid w:val="007A1020"/>
    <w:rsid w:val="007A14B3"/>
    <w:rsid w:val="007A56D8"/>
    <w:rsid w:val="007D5D6D"/>
    <w:rsid w:val="007E4371"/>
    <w:rsid w:val="00812547"/>
    <w:rsid w:val="0082340D"/>
    <w:rsid w:val="00835BD9"/>
    <w:rsid w:val="00842D5D"/>
    <w:rsid w:val="00851FBE"/>
    <w:rsid w:val="0085537B"/>
    <w:rsid w:val="00874141"/>
    <w:rsid w:val="0087761F"/>
    <w:rsid w:val="00887101"/>
    <w:rsid w:val="008942B4"/>
    <w:rsid w:val="00895FA1"/>
    <w:rsid w:val="008D14E7"/>
    <w:rsid w:val="008D5DAA"/>
    <w:rsid w:val="008E34CF"/>
    <w:rsid w:val="009070BD"/>
    <w:rsid w:val="00922F6B"/>
    <w:rsid w:val="00924AEC"/>
    <w:rsid w:val="009332E4"/>
    <w:rsid w:val="00944084"/>
    <w:rsid w:val="00944354"/>
    <w:rsid w:val="00945FB1"/>
    <w:rsid w:val="00946CE1"/>
    <w:rsid w:val="009566E4"/>
    <w:rsid w:val="00960D2A"/>
    <w:rsid w:val="00971455"/>
    <w:rsid w:val="0097516C"/>
    <w:rsid w:val="00985D79"/>
    <w:rsid w:val="00987141"/>
    <w:rsid w:val="009910B1"/>
    <w:rsid w:val="009A4E6C"/>
    <w:rsid w:val="009A776C"/>
    <w:rsid w:val="009B1ADA"/>
    <w:rsid w:val="009B4CC5"/>
    <w:rsid w:val="009B6C70"/>
    <w:rsid w:val="009C4E07"/>
    <w:rsid w:val="009D4805"/>
    <w:rsid w:val="009D7FBB"/>
    <w:rsid w:val="009E70E2"/>
    <w:rsid w:val="00A036DD"/>
    <w:rsid w:val="00A0499B"/>
    <w:rsid w:val="00A07503"/>
    <w:rsid w:val="00A13A85"/>
    <w:rsid w:val="00A24EC7"/>
    <w:rsid w:val="00A2716E"/>
    <w:rsid w:val="00A27EC9"/>
    <w:rsid w:val="00A40948"/>
    <w:rsid w:val="00A46971"/>
    <w:rsid w:val="00A46C1B"/>
    <w:rsid w:val="00A53C0E"/>
    <w:rsid w:val="00A70DF5"/>
    <w:rsid w:val="00A9109F"/>
    <w:rsid w:val="00AB7010"/>
    <w:rsid w:val="00AD4421"/>
    <w:rsid w:val="00AD51D2"/>
    <w:rsid w:val="00AE3445"/>
    <w:rsid w:val="00B1506D"/>
    <w:rsid w:val="00B3027C"/>
    <w:rsid w:val="00B36FAD"/>
    <w:rsid w:val="00B40346"/>
    <w:rsid w:val="00B5556B"/>
    <w:rsid w:val="00B63EA4"/>
    <w:rsid w:val="00B72A04"/>
    <w:rsid w:val="00B9438B"/>
    <w:rsid w:val="00BA0088"/>
    <w:rsid w:val="00BA23C4"/>
    <w:rsid w:val="00BB03E0"/>
    <w:rsid w:val="00BB3279"/>
    <w:rsid w:val="00BB53E5"/>
    <w:rsid w:val="00BC4C73"/>
    <w:rsid w:val="00BE0F6E"/>
    <w:rsid w:val="00BE242F"/>
    <w:rsid w:val="00BF211B"/>
    <w:rsid w:val="00C4560E"/>
    <w:rsid w:val="00C64070"/>
    <w:rsid w:val="00C65E8A"/>
    <w:rsid w:val="00C87E71"/>
    <w:rsid w:val="00C93628"/>
    <w:rsid w:val="00C94661"/>
    <w:rsid w:val="00C95681"/>
    <w:rsid w:val="00C9728D"/>
    <w:rsid w:val="00C972FF"/>
    <w:rsid w:val="00CA20AC"/>
    <w:rsid w:val="00CB65B3"/>
    <w:rsid w:val="00CC0A0D"/>
    <w:rsid w:val="00CE6D0B"/>
    <w:rsid w:val="00CF2815"/>
    <w:rsid w:val="00D35CFE"/>
    <w:rsid w:val="00D36A61"/>
    <w:rsid w:val="00D414AB"/>
    <w:rsid w:val="00D449CB"/>
    <w:rsid w:val="00D56E83"/>
    <w:rsid w:val="00D72012"/>
    <w:rsid w:val="00D72026"/>
    <w:rsid w:val="00D741F7"/>
    <w:rsid w:val="00D8602B"/>
    <w:rsid w:val="00D874FC"/>
    <w:rsid w:val="00DA23EC"/>
    <w:rsid w:val="00DA2F19"/>
    <w:rsid w:val="00DA7DE6"/>
    <w:rsid w:val="00DB43DD"/>
    <w:rsid w:val="00DB47BD"/>
    <w:rsid w:val="00DB6AE0"/>
    <w:rsid w:val="00DC1D61"/>
    <w:rsid w:val="00DC2B05"/>
    <w:rsid w:val="00DC7B03"/>
    <w:rsid w:val="00DD06AE"/>
    <w:rsid w:val="00DD31F4"/>
    <w:rsid w:val="00DD7642"/>
    <w:rsid w:val="00DF5276"/>
    <w:rsid w:val="00E02D17"/>
    <w:rsid w:val="00E0636D"/>
    <w:rsid w:val="00E14E69"/>
    <w:rsid w:val="00E334E4"/>
    <w:rsid w:val="00E4277F"/>
    <w:rsid w:val="00E439B4"/>
    <w:rsid w:val="00E75D4C"/>
    <w:rsid w:val="00E77458"/>
    <w:rsid w:val="00E8699D"/>
    <w:rsid w:val="00E955D8"/>
    <w:rsid w:val="00E96842"/>
    <w:rsid w:val="00EA0286"/>
    <w:rsid w:val="00EA3CC7"/>
    <w:rsid w:val="00EA4C33"/>
    <w:rsid w:val="00EA575B"/>
    <w:rsid w:val="00EA67C1"/>
    <w:rsid w:val="00EB3CD8"/>
    <w:rsid w:val="00EC2B86"/>
    <w:rsid w:val="00ED7BF2"/>
    <w:rsid w:val="00EE2319"/>
    <w:rsid w:val="00EE3B32"/>
    <w:rsid w:val="00EF3F9B"/>
    <w:rsid w:val="00EF5190"/>
    <w:rsid w:val="00F15855"/>
    <w:rsid w:val="00F21D2B"/>
    <w:rsid w:val="00F24587"/>
    <w:rsid w:val="00F31F58"/>
    <w:rsid w:val="00F3340A"/>
    <w:rsid w:val="00F410E1"/>
    <w:rsid w:val="00F66AC4"/>
    <w:rsid w:val="00F7587F"/>
    <w:rsid w:val="00F80D8D"/>
    <w:rsid w:val="00F91968"/>
    <w:rsid w:val="00F942FD"/>
    <w:rsid w:val="00FC1CE3"/>
    <w:rsid w:val="00FD1F99"/>
    <w:rsid w:val="00FE0196"/>
    <w:rsid w:val="00FE4885"/>
    <w:rsid w:val="00FF4817"/>
    <w:rsid w:val="00FF4F5E"/>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9090"/>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36FAD"/>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semiHidden/>
    <w:unhideWhenUsed/>
    <w:rsid w:val="00F91968"/>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semiHidden/>
    <w:rsid w:val="00F91968"/>
    <w:rPr>
      <w:sz w:val="18"/>
      <w:szCs w:val="18"/>
    </w:rPr>
  </w:style>
  <w:style w:type="paragraph" w:styleId="a4">
    <w:name w:val="footer"/>
    <w:basedOn w:val="a"/>
    <w:link w:val="Char0"/>
    <w:uiPriority w:val="99"/>
    <w:unhideWhenUsed/>
    <w:rsid w:val="00F91968"/>
    <w:pPr>
      <w:tabs>
        <w:tab w:val="center" w:pos="4153"/>
        <w:tab w:val="right" w:pos="8306"/>
      </w:tabs>
      <w:snapToGrid w:val="0"/>
      <w:jc w:val="left"/>
    </w:pPr>
    <w:rPr>
      <w:sz w:val="18"/>
      <w:szCs w:val="18"/>
    </w:rPr>
  </w:style>
  <w:style w:type="character" w:customStyle="1" w:styleId="Char0">
    <w:name w:val="页脚 Char"/>
    <w:basedOn w:val="a0"/>
    <w:link w:val="a4"/>
    <w:uiPriority w:val="99"/>
    <w:rsid w:val="00F91968"/>
    <w:rPr>
      <w:sz w:val="18"/>
      <w:szCs w:val="18"/>
    </w:rPr>
  </w:style>
  <w:style w:type="paragraph" w:styleId="a5">
    <w:name w:val="List Paragraph"/>
    <w:basedOn w:val="a"/>
    <w:uiPriority w:val="34"/>
    <w:qFormat/>
    <w:rsid w:val="00B36FAD"/>
    <w:pPr>
      <w:ind w:firstLineChars="200" w:firstLine="420"/>
    </w:pPr>
  </w:style>
  <w:style w:type="table" w:styleId="a6">
    <w:name w:val="Table Grid"/>
    <w:basedOn w:val="a1"/>
    <w:uiPriority w:val="59"/>
    <w:rsid w:val="00FE019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Balloon Text"/>
    <w:basedOn w:val="a"/>
    <w:link w:val="Char1"/>
    <w:uiPriority w:val="99"/>
    <w:semiHidden/>
    <w:unhideWhenUsed/>
    <w:rsid w:val="00466DAE"/>
    <w:rPr>
      <w:sz w:val="18"/>
      <w:szCs w:val="18"/>
    </w:rPr>
  </w:style>
  <w:style w:type="character" w:customStyle="1" w:styleId="Char1">
    <w:name w:val="批注框文本 Char"/>
    <w:basedOn w:val="a0"/>
    <w:link w:val="a7"/>
    <w:uiPriority w:val="99"/>
    <w:semiHidden/>
    <w:rsid w:val="00466DAE"/>
    <w:rPr>
      <w:sz w:val="18"/>
      <w:szCs w:val="18"/>
    </w:rPr>
  </w:style>
  <w:style w:type="character" w:styleId="a8">
    <w:name w:val="Hyperlink"/>
    <w:basedOn w:val="a0"/>
    <w:uiPriority w:val="99"/>
    <w:unhideWhenUsed/>
    <w:rsid w:val="00210D6E"/>
    <w:rPr>
      <w:color w:val="0000FF" w:themeColor="hyperlink"/>
      <w:u w:val="single"/>
    </w:rPr>
  </w:style>
  <w:style w:type="paragraph" w:styleId="a9">
    <w:name w:val="footnote text"/>
    <w:basedOn w:val="a"/>
    <w:link w:val="Char2"/>
    <w:uiPriority w:val="99"/>
    <w:semiHidden/>
    <w:unhideWhenUsed/>
    <w:rsid w:val="00D72026"/>
    <w:pPr>
      <w:snapToGrid w:val="0"/>
      <w:jc w:val="left"/>
    </w:pPr>
    <w:rPr>
      <w:sz w:val="18"/>
      <w:szCs w:val="18"/>
    </w:rPr>
  </w:style>
  <w:style w:type="character" w:customStyle="1" w:styleId="Char2">
    <w:name w:val="脚注文本 Char"/>
    <w:basedOn w:val="a0"/>
    <w:link w:val="a9"/>
    <w:uiPriority w:val="99"/>
    <w:semiHidden/>
    <w:rsid w:val="00D72026"/>
    <w:rPr>
      <w:sz w:val="18"/>
      <w:szCs w:val="18"/>
    </w:rPr>
  </w:style>
  <w:style w:type="character" w:styleId="aa">
    <w:name w:val="footnote reference"/>
    <w:basedOn w:val="a0"/>
    <w:uiPriority w:val="99"/>
    <w:semiHidden/>
    <w:unhideWhenUsed/>
    <w:rsid w:val="00D72026"/>
    <w:rPr>
      <w:vertAlign w:val="superscript"/>
    </w:rPr>
  </w:style>
</w:styles>
</file>

<file path=word/webSettings.xml><?xml version="1.0" encoding="utf-8"?>
<w:webSettings xmlns:r="http://schemas.openxmlformats.org/officeDocument/2006/relationships" xmlns:w="http://schemas.openxmlformats.org/wordprocessingml/2006/main">
  <w:divs>
    <w:div w:id="36323608">
      <w:bodyDiv w:val="1"/>
      <w:marLeft w:val="0"/>
      <w:marRight w:val="0"/>
      <w:marTop w:val="0"/>
      <w:marBottom w:val="0"/>
      <w:divBdr>
        <w:top w:val="none" w:sz="0" w:space="0" w:color="auto"/>
        <w:left w:val="none" w:sz="0" w:space="0" w:color="auto"/>
        <w:bottom w:val="none" w:sz="0" w:space="0" w:color="auto"/>
        <w:right w:val="none" w:sz="0" w:space="0" w:color="auto"/>
      </w:divBdr>
    </w:div>
    <w:div w:id="266501765">
      <w:bodyDiv w:val="1"/>
      <w:marLeft w:val="0"/>
      <w:marRight w:val="0"/>
      <w:marTop w:val="0"/>
      <w:marBottom w:val="0"/>
      <w:divBdr>
        <w:top w:val="none" w:sz="0" w:space="0" w:color="auto"/>
        <w:left w:val="none" w:sz="0" w:space="0" w:color="auto"/>
        <w:bottom w:val="none" w:sz="0" w:space="0" w:color="auto"/>
        <w:right w:val="none" w:sz="0" w:space="0" w:color="auto"/>
      </w:divBdr>
    </w:div>
    <w:div w:id="363096182">
      <w:bodyDiv w:val="1"/>
      <w:marLeft w:val="0"/>
      <w:marRight w:val="0"/>
      <w:marTop w:val="0"/>
      <w:marBottom w:val="0"/>
      <w:divBdr>
        <w:top w:val="none" w:sz="0" w:space="0" w:color="auto"/>
        <w:left w:val="none" w:sz="0" w:space="0" w:color="auto"/>
        <w:bottom w:val="none" w:sz="0" w:space="0" w:color="auto"/>
        <w:right w:val="none" w:sz="0" w:space="0" w:color="auto"/>
      </w:divBdr>
    </w:div>
    <w:div w:id="562258263">
      <w:bodyDiv w:val="1"/>
      <w:marLeft w:val="0"/>
      <w:marRight w:val="0"/>
      <w:marTop w:val="0"/>
      <w:marBottom w:val="0"/>
      <w:divBdr>
        <w:top w:val="none" w:sz="0" w:space="0" w:color="auto"/>
        <w:left w:val="none" w:sz="0" w:space="0" w:color="auto"/>
        <w:bottom w:val="none" w:sz="0" w:space="0" w:color="auto"/>
        <w:right w:val="none" w:sz="0" w:space="0" w:color="auto"/>
      </w:divBdr>
    </w:div>
    <w:div w:id="937520289">
      <w:bodyDiv w:val="1"/>
      <w:marLeft w:val="0"/>
      <w:marRight w:val="0"/>
      <w:marTop w:val="0"/>
      <w:marBottom w:val="0"/>
      <w:divBdr>
        <w:top w:val="none" w:sz="0" w:space="0" w:color="auto"/>
        <w:left w:val="none" w:sz="0" w:space="0" w:color="auto"/>
        <w:bottom w:val="none" w:sz="0" w:space="0" w:color="auto"/>
        <w:right w:val="none" w:sz="0" w:space="0" w:color="auto"/>
      </w:divBdr>
    </w:div>
    <w:div w:id="971446316">
      <w:bodyDiv w:val="1"/>
      <w:marLeft w:val="0"/>
      <w:marRight w:val="0"/>
      <w:marTop w:val="0"/>
      <w:marBottom w:val="0"/>
      <w:divBdr>
        <w:top w:val="none" w:sz="0" w:space="0" w:color="auto"/>
        <w:left w:val="none" w:sz="0" w:space="0" w:color="auto"/>
        <w:bottom w:val="none" w:sz="0" w:space="0" w:color="auto"/>
        <w:right w:val="none" w:sz="0" w:space="0" w:color="auto"/>
      </w:divBdr>
    </w:div>
    <w:div w:id="1048071899">
      <w:bodyDiv w:val="1"/>
      <w:marLeft w:val="0"/>
      <w:marRight w:val="0"/>
      <w:marTop w:val="0"/>
      <w:marBottom w:val="0"/>
      <w:divBdr>
        <w:top w:val="none" w:sz="0" w:space="0" w:color="auto"/>
        <w:left w:val="none" w:sz="0" w:space="0" w:color="auto"/>
        <w:bottom w:val="none" w:sz="0" w:space="0" w:color="auto"/>
        <w:right w:val="none" w:sz="0" w:space="0" w:color="auto"/>
      </w:divBdr>
    </w:div>
    <w:div w:id="1049308556">
      <w:bodyDiv w:val="1"/>
      <w:marLeft w:val="0"/>
      <w:marRight w:val="0"/>
      <w:marTop w:val="0"/>
      <w:marBottom w:val="0"/>
      <w:divBdr>
        <w:top w:val="none" w:sz="0" w:space="0" w:color="auto"/>
        <w:left w:val="none" w:sz="0" w:space="0" w:color="auto"/>
        <w:bottom w:val="none" w:sz="0" w:space="0" w:color="auto"/>
        <w:right w:val="none" w:sz="0" w:space="0" w:color="auto"/>
      </w:divBdr>
    </w:div>
    <w:div w:id="1064598118">
      <w:bodyDiv w:val="1"/>
      <w:marLeft w:val="0"/>
      <w:marRight w:val="0"/>
      <w:marTop w:val="0"/>
      <w:marBottom w:val="0"/>
      <w:divBdr>
        <w:top w:val="none" w:sz="0" w:space="0" w:color="auto"/>
        <w:left w:val="none" w:sz="0" w:space="0" w:color="auto"/>
        <w:bottom w:val="none" w:sz="0" w:space="0" w:color="auto"/>
        <w:right w:val="none" w:sz="0" w:space="0" w:color="auto"/>
      </w:divBdr>
    </w:div>
    <w:div w:id="1184591956">
      <w:bodyDiv w:val="1"/>
      <w:marLeft w:val="0"/>
      <w:marRight w:val="0"/>
      <w:marTop w:val="0"/>
      <w:marBottom w:val="0"/>
      <w:divBdr>
        <w:top w:val="none" w:sz="0" w:space="0" w:color="auto"/>
        <w:left w:val="none" w:sz="0" w:space="0" w:color="auto"/>
        <w:bottom w:val="none" w:sz="0" w:space="0" w:color="auto"/>
        <w:right w:val="none" w:sz="0" w:space="0" w:color="auto"/>
      </w:divBdr>
    </w:div>
    <w:div w:id="1582838670">
      <w:bodyDiv w:val="1"/>
      <w:marLeft w:val="0"/>
      <w:marRight w:val="0"/>
      <w:marTop w:val="0"/>
      <w:marBottom w:val="0"/>
      <w:divBdr>
        <w:top w:val="none" w:sz="0" w:space="0" w:color="auto"/>
        <w:left w:val="none" w:sz="0" w:space="0" w:color="auto"/>
        <w:bottom w:val="none" w:sz="0" w:space="0" w:color="auto"/>
        <w:right w:val="none" w:sz="0" w:space="0" w:color="auto"/>
      </w:divBdr>
    </w:div>
    <w:div w:id="1606376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18" Type="http://schemas.openxmlformats.org/officeDocument/2006/relationships/image" Target="media/image2.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chart" Target="charts/chart11.xm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image" Target="media/image1.tif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9.xml"/><Relationship Id="rId20" Type="http://schemas.openxmlformats.org/officeDocument/2006/relationships/chart" Target="charts/chart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8.xml"/><Relationship Id="rId23" Type="http://schemas.openxmlformats.org/officeDocument/2006/relationships/oleObject" Target="embeddings/oleObject1.bin"/><Relationship Id="rId10" Type="http://schemas.openxmlformats.org/officeDocument/2006/relationships/chart" Target="charts/chart3.xml"/><Relationship Id="rId19"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7.xml"/><Relationship Id="rId22" Type="http://schemas.openxmlformats.org/officeDocument/2006/relationships/image" Target="media/image4.emf"/></Relationships>
</file>

<file path=word/_rels/footnotes.xml.rels><?xml version="1.0" encoding="UTF-8" standalone="yes"?>
<Relationships xmlns="http://schemas.openxmlformats.org/package/2006/relationships"><Relationship Id="rId1" Type="http://schemas.openxmlformats.org/officeDocument/2006/relationships/hyperlink" Target="mailto:qikemin@bch.com.cn"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Administrator\Desktop\&#36817;&#26399;&#26356;&#26032;\&#35797;&#39564;9%20&#23567;&#40736;&#32928;&#36947;&#33740;&#32676;ARGs&#35797;&#39564;\&#20113;&#26435;&#27491;&#27979;&#24207;&#32467;&#26524;\ARGs%20&#25968;&#25454;&#25972;&#29702;20200213.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wangrui\Desktop\&#36817;&#26399;&#26356;&#26032;\&#35797;&#39564;5%20&#23567;&#40736;&#35797;&#39564;\&#25968;&#25454;%20&#22270;\&#32654;&#21513;&#27979;&#24207;&#32467;&#26524;-&#23567;&#40736;202002\&#23567;&#40736;&#24494;&#29983;&#29289;&#25968;&#25454;&#25972;&#29702;.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wangrui\Desktop\&#36817;&#26399;&#26356;&#26032;\&#35797;&#39564;5%20&#23567;&#40736;&#35797;&#39564;\&#25968;&#25454;%20&#22270;\&#32654;&#21513;&#27979;&#24207;&#32467;&#26524;-&#23567;&#40736;202002\&#23567;&#40736;&#24494;&#29983;&#29289;&#25968;&#25454;&#25972;&#29702;.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dministrator\Desktop\&#36817;&#26399;&#26356;&#26032;\&#35797;&#39564;9%20&#23567;&#40736;&#32928;&#36947;&#33740;&#32676;ARGs&#35797;&#39564;\&#20113;&#26435;&#27491;&#27979;&#24207;&#32467;&#26524;\ARGs%20&#25968;&#25454;&#25972;&#29702;20200213.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wangrui\Desktop\&#36817;&#26399;&#26356;&#26032;\&#35797;&#39564;9%20&#23567;&#40736;&#32928;&#36947;&#33740;&#32676;ARGs&#35797;&#39564;\&#20113;&#26435;&#27491;&#27979;&#24207;&#32467;&#26524;\ARGs%20&#25968;&#25454;&#25972;&#29702;20200213.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wangrui\Desktop\&#36817;&#26399;&#26356;&#26032;\&#35797;&#39564;9%20&#23567;&#40736;&#32928;&#36947;&#33740;&#32676;ARGs&#35797;&#39564;\&#20113;&#26435;&#27491;&#27979;&#24207;&#32467;&#26524;\ARGs%20&#25968;&#25454;&#25972;&#29702;20200213.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wangrui\Desktop\&#36817;&#26399;&#26356;&#26032;\&#35797;&#39564;9%20&#23567;&#40736;&#32928;&#36947;&#33740;&#32676;ARGs&#35797;&#39564;\&#20113;&#26435;&#27491;&#27979;&#24207;&#32467;&#26524;\ARGs%20&#25968;&#25454;&#25972;&#29702;20200213.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wangrui\Desktop\&#36817;&#26399;&#26356;&#26032;\&#35797;&#39564;9%20&#23567;&#40736;&#32928;&#36947;&#33740;&#32676;ARGs&#35797;&#39564;\&#20113;&#26435;&#27491;&#27979;&#24207;&#32467;&#26524;\ARGs%20&#25968;&#25454;&#25972;&#29702;20200213.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Administrator\Desktop\&#36817;&#26399;&#26356;&#26032;\&#35797;&#39564;9%20&#23567;&#40736;&#32928;&#36947;&#33740;&#32676;ARGs&#35797;&#39564;\&#20113;&#26435;&#27491;&#27979;&#24207;&#32467;&#26524;\ARGs%20&#25968;&#25454;&#25972;&#29702;20200213.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wangrui\Desktop\&#36817;&#26399;&#26356;&#26032;\&#35797;&#39564;9%20&#23567;&#40736;&#32928;&#36947;&#33740;&#32676;ARGs&#35797;&#39564;\&#20113;&#26435;&#27491;&#27979;&#24207;&#32467;&#26524;\ARGs%20&#25968;&#25454;&#25972;&#29702;20200213.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wangrui\Desktop\&#36817;&#26399;&#26356;&#26032;\&#35797;&#39564;9%20&#23567;&#40736;&#32928;&#36947;&#33740;&#32676;ARGs&#35797;&#39564;\&#20113;&#26435;&#27491;&#27979;&#24207;&#32467;&#26524;\ARGs%20&#25968;&#25454;&#25972;&#29702;20200213.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zh-CN"/>
  <c:chart>
    <c:title>
      <c:tx>
        <c:rich>
          <a:bodyPr/>
          <a:lstStyle/>
          <a:p>
            <a:pPr>
              <a:defRPr/>
            </a:pPr>
            <a:r>
              <a:rPr lang="en-US" altLang="en-US"/>
              <a:t>ARGs</a:t>
            </a:r>
            <a:r>
              <a:rPr lang="en-US" altLang="en-US" baseline="0"/>
              <a:t> in human feces</a:t>
            </a:r>
            <a:endParaRPr lang="en-US" altLang="en-US"/>
          </a:p>
        </c:rich>
      </c:tx>
    </c:title>
    <c:plotArea>
      <c:layout/>
      <c:pieChart>
        <c:varyColors val="1"/>
        <c:ser>
          <c:idx val="0"/>
          <c:order val="0"/>
          <c:tx>
            <c:strRef>
              <c:f>按抗生素种类和计算!$D$296</c:f>
              <c:strCache>
                <c:ptCount val="1"/>
                <c:pt idx="0">
                  <c:v>HF AVERAGE</c:v>
                </c:pt>
              </c:strCache>
            </c:strRef>
          </c:tx>
          <c:dLbls>
            <c:dLbl>
              <c:idx val="0"/>
              <c:layout>
                <c:manualLayout>
                  <c:x val="0.23726421697287844"/>
                  <c:y val="1.3210848643919682E-2"/>
                </c:manualLayout>
              </c:layout>
              <c:showCatName val="1"/>
              <c:showPercent val="1"/>
            </c:dLbl>
            <c:dLbl>
              <c:idx val="7"/>
              <c:layout>
                <c:manualLayout>
                  <c:x val="0.41733530183727385"/>
                  <c:y val="-5.0586557115143899E-2"/>
                </c:manualLayout>
              </c:layout>
              <c:showCatName val="1"/>
              <c:showPercent val="1"/>
            </c:dLbl>
            <c:numFmt formatCode="0.00%" sourceLinked="0"/>
            <c:showCatName val="1"/>
            <c:showPercent val="1"/>
            <c:showLeaderLines val="1"/>
          </c:dLbls>
          <c:cat>
            <c:strRef>
              <c:f>按抗生素种类和计算!$C$297:$C$304</c:f>
              <c:strCache>
                <c:ptCount val="8"/>
                <c:pt idx="0">
                  <c:v>Aminoglycoside</c:v>
                </c:pt>
                <c:pt idx="1">
                  <c:v>Beta-Lactamase </c:v>
                </c:pt>
                <c:pt idx="2">
                  <c:v>MLSB </c:v>
                </c:pt>
                <c:pt idx="3">
                  <c:v>tetracycline </c:v>
                </c:pt>
                <c:pt idx="4">
                  <c:v>vancomycin </c:v>
                </c:pt>
                <c:pt idx="5">
                  <c:v>Multidrug </c:v>
                </c:pt>
                <c:pt idx="6">
                  <c:v>Sulfonamide</c:v>
                </c:pt>
                <c:pt idx="7">
                  <c:v>other antibiotics </c:v>
                </c:pt>
              </c:strCache>
            </c:strRef>
          </c:cat>
          <c:val>
            <c:numRef>
              <c:f>按抗生素种类和计算!$D$297:$D$304</c:f>
              <c:numCache>
                <c:formatCode>General</c:formatCode>
                <c:ptCount val="8"/>
                <c:pt idx="0">
                  <c:v>0.10605591412680233</c:v>
                </c:pt>
                <c:pt idx="1">
                  <c:v>0.61256068260830465</c:v>
                </c:pt>
                <c:pt idx="2">
                  <c:v>1.2920516089440808</c:v>
                </c:pt>
                <c:pt idx="3">
                  <c:v>1.3168722401336048</c:v>
                </c:pt>
                <c:pt idx="4">
                  <c:v>1.4245074558832393E-3</c:v>
                </c:pt>
                <c:pt idx="5">
                  <c:v>8.3358157414889725E-3</c:v>
                </c:pt>
                <c:pt idx="6">
                  <c:v>9.0275089987397767E-3</c:v>
                </c:pt>
                <c:pt idx="7">
                  <c:v>3.6551339802164827E-3</c:v>
                </c:pt>
              </c:numCache>
            </c:numRef>
          </c:val>
        </c:ser>
        <c:dLbls>
          <c:showCatName val="1"/>
          <c:showPercent val="1"/>
        </c:dLbls>
        <c:firstSliceAng val="0"/>
      </c:pieChart>
    </c:plotArea>
    <c:plotVisOnly val="1"/>
  </c:chart>
  <c:externalData r:id="rId1"/>
</c:chartSpace>
</file>

<file path=word/charts/chart10.xml><?xml version="1.0" encoding="utf-8"?>
<c:chartSpace xmlns:c="http://schemas.openxmlformats.org/drawingml/2006/chart" xmlns:a="http://schemas.openxmlformats.org/drawingml/2006/main" xmlns:r="http://schemas.openxmlformats.org/officeDocument/2006/relationships">
  <c:date1904 val="1"/>
  <c:lang val="zh-CN"/>
  <c:chart>
    <c:title>
      <c:tx>
        <c:rich>
          <a:bodyPr/>
          <a:lstStyle/>
          <a:p>
            <a:pPr>
              <a:defRPr/>
            </a:pPr>
            <a:r>
              <a:rPr lang="en-US" altLang="en-US"/>
              <a:t>Community</a:t>
            </a:r>
            <a:r>
              <a:rPr lang="en-US" altLang="en-US" baseline="0"/>
              <a:t> distributionin </a:t>
            </a:r>
          </a:p>
          <a:p>
            <a:pPr>
              <a:defRPr/>
            </a:pPr>
            <a:r>
              <a:rPr lang="en-US" altLang="en-US" baseline="0"/>
              <a:t>the control mouse feces </a:t>
            </a:r>
            <a:endParaRPr lang="en-US" altLang="en-US"/>
          </a:p>
        </c:rich>
      </c:tx>
      <c:layout>
        <c:manualLayout>
          <c:xMode val="edge"/>
          <c:yMode val="edge"/>
          <c:x val="0.25529257086856749"/>
          <c:y val="2.0020020020020041E-2"/>
        </c:manualLayout>
      </c:layout>
    </c:title>
    <c:plotArea>
      <c:layout/>
      <c:pieChart>
        <c:varyColors val="1"/>
        <c:ser>
          <c:idx val="0"/>
          <c:order val="0"/>
          <c:tx>
            <c:strRef>
              <c:f>phylum!$A$231</c:f>
              <c:strCache>
                <c:ptCount val="1"/>
                <c:pt idx="0">
                  <c:v>C</c:v>
                </c:pt>
              </c:strCache>
            </c:strRef>
          </c:tx>
          <c:dLbls>
            <c:dLbl>
              <c:idx val="3"/>
              <c:layout>
                <c:manualLayout>
                  <c:x val="-0.28538991672915787"/>
                  <c:y val="2.7229071876530012E-2"/>
                </c:manualLayout>
              </c:layout>
              <c:showCatName val="1"/>
              <c:showPercent val="1"/>
            </c:dLbl>
            <c:dLbl>
              <c:idx val="6"/>
              <c:layout>
                <c:manualLayout>
                  <c:x val="-0.25366180401898203"/>
                  <c:y val="0.10910020064153839"/>
                </c:manualLayout>
              </c:layout>
              <c:showCatName val="1"/>
              <c:showPercent val="1"/>
            </c:dLbl>
            <c:dLbl>
              <c:idx val="7"/>
              <c:layout>
                <c:manualLayout>
                  <c:x val="-0.38269316855174895"/>
                  <c:y val="0.18161533810730277"/>
                </c:manualLayout>
              </c:layout>
              <c:showCatName val="1"/>
              <c:showPercent val="1"/>
            </c:dLbl>
            <c:dLbl>
              <c:idx val="8"/>
              <c:layout>
                <c:manualLayout>
                  <c:x val="0.17504969926689579"/>
                  <c:y val="1.4577287695739669E-2"/>
                </c:manualLayout>
              </c:layout>
              <c:showCatName val="1"/>
              <c:showPercent val="1"/>
            </c:dLbl>
            <c:dLbl>
              <c:idx val="9"/>
              <c:layout>
                <c:manualLayout>
                  <c:x val="0.33923674555467476"/>
                  <c:y val="4.8555797905028834E-2"/>
                </c:manualLayout>
              </c:layout>
              <c:showCatName val="1"/>
              <c:showPercent val="1"/>
            </c:dLbl>
            <c:dLbl>
              <c:idx val="10"/>
              <c:layout>
                <c:manualLayout>
                  <c:x val="0.37516036161192812"/>
                  <c:y val="-6.8300771690581172E-2"/>
                </c:manualLayout>
              </c:layout>
              <c:showCatName val="1"/>
              <c:showPercent val="1"/>
            </c:dLbl>
            <c:numFmt formatCode="0.00%" sourceLinked="0"/>
            <c:showCatName val="1"/>
            <c:showPercent val="1"/>
            <c:showLeaderLines val="1"/>
          </c:dLbls>
          <c:cat>
            <c:strRef>
              <c:f>phylum!$B$230:$L$230</c:f>
              <c:strCache>
                <c:ptCount val="11"/>
                <c:pt idx="0">
                  <c:v>Firmicutes</c:v>
                </c:pt>
                <c:pt idx="1">
                  <c:v>Actinobacteria</c:v>
                </c:pt>
                <c:pt idx="2">
                  <c:v>Bacteroidetes</c:v>
                </c:pt>
                <c:pt idx="3">
                  <c:v>Verrucomicrobia</c:v>
                </c:pt>
                <c:pt idx="4">
                  <c:v>Proteobacteria</c:v>
                </c:pt>
                <c:pt idx="5">
                  <c:v>unclassified_k__norank_d__Bacteria</c:v>
                </c:pt>
                <c:pt idx="6">
                  <c:v>Tenericutes</c:v>
                </c:pt>
                <c:pt idx="7">
                  <c:v>Cyanobacteria</c:v>
                </c:pt>
                <c:pt idx="8">
                  <c:v>Patescibacteria</c:v>
                </c:pt>
                <c:pt idx="9">
                  <c:v>Deferribacteres</c:v>
                </c:pt>
                <c:pt idx="10">
                  <c:v>Epsilonbacteraeota</c:v>
                </c:pt>
              </c:strCache>
            </c:strRef>
          </c:cat>
          <c:val>
            <c:numRef>
              <c:f>phylum!$B$231:$L$231</c:f>
              <c:numCache>
                <c:formatCode>0.0000_ </c:formatCode>
                <c:ptCount val="11"/>
                <c:pt idx="0">
                  <c:v>68.567208399737495</c:v>
                </c:pt>
                <c:pt idx="1">
                  <c:v>11.054993416037501</c:v>
                </c:pt>
                <c:pt idx="2">
                  <c:v>15.792847737183752</c:v>
                </c:pt>
                <c:pt idx="3">
                  <c:v>3.0758368563311542</c:v>
                </c:pt>
                <c:pt idx="4">
                  <c:v>1.0287441957171846</c:v>
                </c:pt>
                <c:pt idx="5">
                  <c:v>0.182791600249575</c:v>
                </c:pt>
                <c:pt idx="6">
                  <c:v>7.4935892993303804E-2</c:v>
                </c:pt>
                <c:pt idx="7">
                  <c:v>3.5085591517038751E-2</c:v>
                </c:pt>
                <c:pt idx="8">
                  <c:v>0.18409106660197541</c:v>
                </c:pt>
                <c:pt idx="9">
                  <c:v>3.0320881558000001E-3</c:v>
                </c:pt>
                <c:pt idx="10">
                  <c:v>4.3315545082874956E-4</c:v>
                </c:pt>
              </c:numCache>
            </c:numRef>
          </c:val>
        </c:ser>
        <c:dLbls>
          <c:showCatName val="1"/>
          <c:showPercent val="1"/>
        </c:dLbls>
        <c:firstSliceAng val="0"/>
      </c:pieChart>
    </c:plotArea>
    <c:plotVisOnly val="1"/>
  </c:chart>
  <c:externalData r:id="rId1"/>
</c:chartSpace>
</file>

<file path=word/charts/chart11.xml><?xml version="1.0" encoding="utf-8"?>
<c:chartSpace xmlns:c="http://schemas.openxmlformats.org/drawingml/2006/chart" xmlns:a="http://schemas.openxmlformats.org/drawingml/2006/main" xmlns:r="http://schemas.openxmlformats.org/officeDocument/2006/relationships">
  <c:date1904 val="1"/>
  <c:lang val="zh-CN"/>
  <c:chart>
    <c:title>
      <c:tx>
        <c:rich>
          <a:bodyPr/>
          <a:lstStyle/>
          <a:p>
            <a:pPr>
              <a:defRPr/>
            </a:pPr>
            <a:r>
              <a:rPr lang="en-US" altLang="en-US"/>
              <a:t>Community</a:t>
            </a:r>
            <a:r>
              <a:rPr lang="en-US" altLang="en-US" baseline="0"/>
              <a:t> distributionin </a:t>
            </a:r>
          </a:p>
          <a:p>
            <a:pPr>
              <a:defRPr/>
            </a:pPr>
            <a:r>
              <a:rPr lang="en-US" altLang="en-US" baseline="0"/>
              <a:t>the HFD mouse feces </a:t>
            </a:r>
            <a:endParaRPr lang="en-US" altLang="en-US"/>
          </a:p>
        </c:rich>
      </c:tx>
      <c:layout>
        <c:manualLayout>
          <c:xMode val="edge"/>
          <c:yMode val="edge"/>
          <c:x val="0.25529265699348325"/>
          <c:y val="2.0019918585309569E-2"/>
        </c:manualLayout>
      </c:layout>
    </c:title>
    <c:plotArea>
      <c:layout/>
      <c:pieChart>
        <c:varyColors val="1"/>
        <c:ser>
          <c:idx val="1"/>
          <c:order val="1"/>
          <c:tx>
            <c:strRef>
              <c:f>phylum!$A$232</c:f>
              <c:strCache>
                <c:ptCount val="1"/>
                <c:pt idx="0">
                  <c:v>HFD</c:v>
                </c:pt>
              </c:strCache>
            </c:strRef>
          </c:tx>
          <c:dLbls>
            <c:dLbl>
              <c:idx val="2"/>
              <c:layout>
                <c:manualLayout>
                  <c:x val="-2.4784978671141211E-2"/>
                  <c:y val="8.6872372282177007E-2"/>
                </c:manualLayout>
              </c:layout>
              <c:showCatName val="1"/>
              <c:showPercent val="1"/>
            </c:dLbl>
            <c:dLbl>
              <c:idx val="3"/>
              <c:layout>
                <c:manualLayout>
                  <c:x val="-0.13014047116709804"/>
                  <c:y val="0.12296554500180108"/>
                </c:manualLayout>
              </c:layout>
              <c:showCatName val="1"/>
              <c:showPercent val="1"/>
            </c:dLbl>
            <c:dLbl>
              <c:idx val="4"/>
              <c:layout>
                <c:manualLayout>
                  <c:x val="-3.7092446746939511E-2"/>
                  <c:y val="4.1766994095723847E-2"/>
                </c:manualLayout>
              </c:layout>
              <c:showCatName val="1"/>
              <c:showPercent val="1"/>
            </c:dLbl>
            <c:dLbl>
              <c:idx val="5"/>
              <c:layout>
                <c:manualLayout>
                  <c:x val="-0.16912977902302087"/>
                  <c:y val="9.808637556669374E-3"/>
                </c:manualLayout>
              </c:layout>
              <c:showCatName val="1"/>
              <c:showPercent val="1"/>
            </c:dLbl>
            <c:dLbl>
              <c:idx val="7"/>
              <c:layout>
                <c:manualLayout>
                  <c:x val="0.37399726728522847"/>
                  <c:y val="1.9174164674153185E-2"/>
                </c:manualLayout>
              </c:layout>
              <c:showCatName val="1"/>
              <c:showPercent val="1"/>
            </c:dLbl>
            <c:dLbl>
              <c:idx val="8"/>
              <c:layout>
                <c:manualLayout>
                  <c:x val="0.13749130008538082"/>
                  <c:y val="-1.8173182779967583E-2"/>
                </c:manualLayout>
              </c:layout>
              <c:showCatName val="1"/>
              <c:showPercent val="1"/>
            </c:dLbl>
            <c:dLbl>
              <c:idx val="9"/>
              <c:layout>
                <c:manualLayout>
                  <c:x val="0.37882286450107888"/>
                  <c:y val="9.8000506385682917E-2"/>
                </c:manualLayout>
              </c:layout>
              <c:showCatName val="1"/>
              <c:showPercent val="1"/>
            </c:dLbl>
            <c:dLbl>
              <c:idx val="10"/>
              <c:layout>
                <c:manualLayout>
                  <c:x val="0.37570659495784747"/>
                  <c:y val="-4.315915056072437E-2"/>
                </c:manualLayout>
              </c:layout>
              <c:showCatName val="1"/>
              <c:showPercent val="1"/>
            </c:dLbl>
            <c:numFmt formatCode="0.00%" sourceLinked="0"/>
            <c:showCatName val="1"/>
            <c:showPercent val="1"/>
            <c:showLeaderLines val="1"/>
          </c:dLbls>
          <c:cat>
            <c:strRef>
              <c:f>phylum!$B$230:$L$230</c:f>
              <c:strCache>
                <c:ptCount val="11"/>
                <c:pt idx="0">
                  <c:v>Firmicutes</c:v>
                </c:pt>
                <c:pt idx="1">
                  <c:v>Actinobacteria</c:v>
                </c:pt>
                <c:pt idx="2">
                  <c:v>Bacteroidetes</c:v>
                </c:pt>
                <c:pt idx="3">
                  <c:v>Verrucomicrobia</c:v>
                </c:pt>
                <c:pt idx="4">
                  <c:v>Proteobacteria</c:v>
                </c:pt>
                <c:pt idx="5">
                  <c:v>unclassified_k__norank_d__Bacteria</c:v>
                </c:pt>
                <c:pt idx="6">
                  <c:v>Tenericutes</c:v>
                </c:pt>
                <c:pt idx="7">
                  <c:v>Cyanobacteria</c:v>
                </c:pt>
                <c:pt idx="8">
                  <c:v>Patescibacteria</c:v>
                </c:pt>
                <c:pt idx="9">
                  <c:v>Deferribacteres</c:v>
                </c:pt>
                <c:pt idx="10">
                  <c:v>Epsilonbacteraeota</c:v>
                </c:pt>
              </c:strCache>
            </c:strRef>
          </c:cat>
          <c:val>
            <c:numRef>
              <c:f>phylum!$B$232:$L$232</c:f>
              <c:numCache>
                <c:formatCode>0.0000_ </c:formatCode>
                <c:ptCount val="11"/>
                <c:pt idx="0">
                  <c:v>74.7894864509</c:v>
                </c:pt>
                <c:pt idx="1">
                  <c:v>2.7834569270225002</c:v>
                </c:pt>
                <c:pt idx="2">
                  <c:v>13.214706493871118</c:v>
                </c:pt>
                <c:pt idx="3">
                  <c:v>2.1458521033982398</c:v>
                </c:pt>
                <c:pt idx="4">
                  <c:v>2.121595398154875</c:v>
                </c:pt>
                <c:pt idx="5">
                  <c:v>1.0828886270703757E-2</c:v>
                </c:pt>
                <c:pt idx="6">
                  <c:v>0.40153510291797506</c:v>
                </c:pt>
                <c:pt idx="7">
                  <c:v>9.0962644673987514E-3</c:v>
                </c:pt>
                <c:pt idx="8">
                  <c:v>4.2713459006172503</c:v>
                </c:pt>
                <c:pt idx="9">
                  <c:v>0.17542795758542201</c:v>
                </c:pt>
                <c:pt idx="10">
                  <c:v>7.666851479653751E-2</c:v>
                </c:pt>
              </c:numCache>
            </c:numRef>
          </c:val>
        </c:ser>
        <c:ser>
          <c:idx val="0"/>
          <c:order val="0"/>
          <c:tx>
            <c:strRef>
              <c:f>phylum!$A$231</c:f>
              <c:strCache>
                <c:ptCount val="1"/>
                <c:pt idx="0">
                  <c:v>C</c:v>
                </c:pt>
              </c:strCache>
            </c:strRef>
          </c:tx>
          <c:dLbls>
            <c:dLbl>
              <c:idx val="3"/>
              <c:layout>
                <c:manualLayout>
                  <c:x val="-0.28538991672915798"/>
                  <c:y val="2.7229071876530012E-2"/>
                </c:manualLayout>
              </c:layout>
              <c:showCatName val="1"/>
              <c:showPercent val="1"/>
            </c:dLbl>
            <c:dLbl>
              <c:idx val="6"/>
              <c:layout>
                <c:manualLayout>
                  <c:x val="-0.25366180401898203"/>
                  <c:y val="0.10910020064153844"/>
                </c:manualLayout>
              </c:layout>
              <c:showCatName val="1"/>
              <c:showPercent val="1"/>
            </c:dLbl>
            <c:dLbl>
              <c:idx val="7"/>
              <c:layout>
                <c:manualLayout>
                  <c:x val="-0.38269316855174895"/>
                  <c:y val="0.18161533810730293"/>
                </c:manualLayout>
              </c:layout>
              <c:showCatName val="1"/>
              <c:showPercent val="1"/>
            </c:dLbl>
            <c:dLbl>
              <c:idx val="8"/>
              <c:layout>
                <c:manualLayout>
                  <c:x val="0.17504969926689584"/>
                  <c:y val="1.4577287695739669E-2"/>
                </c:manualLayout>
              </c:layout>
              <c:showCatName val="1"/>
              <c:showPercent val="1"/>
            </c:dLbl>
            <c:dLbl>
              <c:idx val="9"/>
              <c:layout>
                <c:manualLayout>
                  <c:x val="0.33923674555467492"/>
                  <c:y val="4.8555797905028834E-2"/>
                </c:manualLayout>
              </c:layout>
              <c:showCatName val="1"/>
              <c:showPercent val="1"/>
            </c:dLbl>
            <c:dLbl>
              <c:idx val="10"/>
              <c:layout>
                <c:manualLayout>
                  <c:x val="0.37516036161192823"/>
                  <c:y val="-6.8300771690581172E-2"/>
                </c:manualLayout>
              </c:layout>
              <c:showCatName val="1"/>
              <c:showPercent val="1"/>
            </c:dLbl>
            <c:numFmt formatCode="0.00%" sourceLinked="0"/>
            <c:showCatName val="1"/>
            <c:showPercent val="1"/>
            <c:showLeaderLines val="1"/>
          </c:dLbls>
          <c:cat>
            <c:strRef>
              <c:f>phylum!$B$230:$L$230</c:f>
              <c:strCache>
                <c:ptCount val="11"/>
                <c:pt idx="0">
                  <c:v>Firmicutes</c:v>
                </c:pt>
                <c:pt idx="1">
                  <c:v>Actinobacteria</c:v>
                </c:pt>
                <c:pt idx="2">
                  <c:v>Bacteroidetes</c:v>
                </c:pt>
                <c:pt idx="3">
                  <c:v>Verrucomicrobia</c:v>
                </c:pt>
                <c:pt idx="4">
                  <c:v>Proteobacteria</c:v>
                </c:pt>
                <c:pt idx="5">
                  <c:v>unclassified_k__norank_d__Bacteria</c:v>
                </c:pt>
                <c:pt idx="6">
                  <c:v>Tenericutes</c:v>
                </c:pt>
                <c:pt idx="7">
                  <c:v>Cyanobacteria</c:v>
                </c:pt>
                <c:pt idx="8">
                  <c:v>Patescibacteria</c:v>
                </c:pt>
                <c:pt idx="9">
                  <c:v>Deferribacteres</c:v>
                </c:pt>
                <c:pt idx="10">
                  <c:v>Epsilonbacteraeota</c:v>
                </c:pt>
              </c:strCache>
            </c:strRef>
          </c:cat>
          <c:val>
            <c:numRef>
              <c:f>phylum!$B$231:$L$231</c:f>
              <c:numCache>
                <c:formatCode>0.0000_ </c:formatCode>
                <c:ptCount val="11"/>
                <c:pt idx="0">
                  <c:v>68.567208399737495</c:v>
                </c:pt>
                <c:pt idx="1">
                  <c:v>11.054993416037501</c:v>
                </c:pt>
                <c:pt idx="2">
                  <c:v>15.792847737183752</c:v>
                </c:pt>
                <c:pt idx="3">
                  <c:v>3.0758368563311542</c:v>
                </c:pt>
                <c:pt idx="4">
                  <c:v>1.0287441957171846</c:v>
                </c:pt>
                <c:pt idx="5">
                  <c:v>0.182791600249575</c:v>
                </c:pt>
                <c:pt idx="6">
                  <c:v>7.4935892993303804E-2</c:v>
                </c:pt>
                <c:pt idx="7">
                  <c:v>3.5085591517038751E-2</c:v>
                </c:pt>
                <c:pt idx="8">
                  <c:v>0.18409106660197541</c:v>
                </c:pt>
                <c:pt idx="9">
                  <c:v>3.0320881558000001E-3</c:v>
                </c:pt>
                <c:pt idx="10">
                  <c:v>4.3315545082874956E-4</c:v>
                </c:pt>
              </c:numCache>
            </c:numRef>
          </c:val>
        </c:ser>
        <c:dLbls>
          <c:showCatName val="1"/>
          <c:showPercent val="1"/>
        </c:dLbls>
        <c:firstSliceAng val="0"/>
      </c:pieChart>
    </c:plotArea>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zh-CN"/>
  <c:chart>
    <c:title>
      <c:tx>
        <c:rich>
          <a:bodyPr/>
          <a:lstStyle/>
          <a:p>
            <a:pPr>
              <a:defRPr/>
            </a:pPr>
            <a:r>
              <a:rPr lang="en-US"/>
              <a:t>ARGs in </a:t>
            </a:r>
            <a:r>
              <a:rPr lang="en-US" altLang="zh-CN"/>
              <a:t>the control</a:t>
            </a:r>
            <a:r>
              <a:rPr lang="en-US" altLang="zh-CN" baseline="0"/>
              <a:t> </a:t>
            </a:r>
            <a:r>
              <a:rPr lang="en-US"/>
              <a:t>mouse feces</a:t>
            </a:r>
            <a:r>
              <a:rPr lang="en-US" baseline="0"/>
              <a:t> </a:t>
            </a:r>
            <a:endParaRPr lang="en-US"/>
          </a:p>
        </c:rich>
      </c:tx>
    </c:title>
    <c:plotArea>
      <c:layout/>
      <c:pieChart>
        <c:varyColors val="1"/>
        <c:ser>
          <c:idx val="0"/>
          <c:order val="0"/>
          <c:tx>
            <c:strRef>
              <c:f>按抗生素种类和计算!$D$284</c:f>
              <c:strCache>
                <c:ptCount val="1"/>
                <c:pt idx="0">
                  <c:v>MF AVERAGE</c:v>
                </c:pt>
              </c:strCache>
            </c:strRef>
          </c:tx>
          <c:dLbls>
            <c:numFmt formatCode="0.00%" sourceLinked="0"/>
            <c:showCatName val="1"/>
            <c:showPercent val="1"/>
            <c:showLeaderLines val="1"/>
          </c:dLbls>
          <c:cat>
            <c:strRef>
              <c:f>按抗生素种类和计算!$C$285:$C$292</c:f>
              <c:strCache>
                <c:ptCount val="8"/>
                <c:pt idx="0">
                  <c:v>Aminoglycoside</c:v>
                </c:pt>
                <c:pt idx="1">
                  <c:v>Beta-Lactamase </c:v>
                </c:pt>
                <c:pt idx="2">
                  <c:v>MLSB </c:v>
                </c:pt>
                <c:pt idx="3">
                  <c:v>tetracycline </c:v>
                </c:pt>
                <c:pt idx="4">
                  <c:v>vancomycin </c:v>
                </c:pt>
                <c:pt idx="5">
                  <c:v>Multidrug </c:v>
                </c:pt>
                <c:pt idx="6">
                  <c:v>Sulfonamide</c:v>
                </c:pt>
                <c:pt idx="7">
                  <c:v>other antibiotics </c:v>
                </c:pt>
              </c:strCache>
            </c:strRef>
          </c:cat>
          <c:val>
            <c:numRef>
              <c:f>按抗生素种类和计算!$D$285:$D$292</c:f>
              <c:numCache>
                <c:formatCode>General</c:formatCode>
                <c:ptCount val="8"/>
                <c:pt idx="0">
                  <c:v>4.8533514707699801E-2</c:v>
                </c:pt>
                <c:pt idx="1">
                  <c:v>1.2907282912100844E-2</c:v>
                </c:pt>
                <c:pt idx="2">
                  <c:v>9.8453897177580487E-3</c:v>
                </c:pt>
                <c:pt idx="3">
                  <c:v>0.35345118343809134</c:v>
                </c:pt>
                <c:pt idx="4">
                  <c:v>2.2934741686478012E-3</c:v>
                </c:pt>
                <c:pt idx="5">
                  <c:v>7.4864948241952023E-3</c:v>
                </c:pt>
                <c:pt idx="6">
                  <c:v>3.1542498675780802E-2</c:v>
                </c:pt>
                <c:pt idx="7">
                  <c:v>6.6640918216514372E-4</c:v>
                </c:pt>
              </c:numCache>
            </c:numRef>
          </c:val>
        </c:ser>
        <c:dLbls>
          <c:showCatName val="1"/>
          <c:showPercent val="1"/>
        </c:dLbls>
        <c:firstSliceAng val="0"/>
      </c:pieChart>
    </c:plotArea>
    <c:plotVisOnly val="1"/>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zh-CN"/>
  <c:chart>
    <c:title>
      <c:tx>
        <c:rich>
          <a:bodyPr/>
          <a:lstStyle/>
          <a:p>
            <a:pPr>
              <a:defRPr/>
            </a:pPr>
            <a:r>
              <a:rPr lang="en-US" altLang="en-US"/>
              <a:t>ARG</a:t>
            </a:r>
            <a:r>
              <a:rPr lang="en-US" altLang="zh-CN"/>
              <a:t>s in the </a:t>
            </a:r>
            <a:r>
              <a:rPr lang="en-US" altLang="en-US"/>
              <a:t>HFD mouse</a:t>
            </a:r>
            <a:r>
              <a:rPr lang="en-US" altLang="en-US" baseline="0"/>
              <a:t> feces</a:t>
            </a:r>
            <a:endParaRPr lang="en-US" altLang="en-US"/>
          </a:p>
        </c:rich>
      </c:tx>
    </c:title>
    <c:plotArea>
      <c:layout/>
      <c:pieChart>
        <c:varyColors val="1"/>
        <c:ser>
          <c:idx val="0"/>
          <c:order val="0"/>
          <c:tx>
            <c:strRef>
              <c:f>按抗生素种类和计算!$B$292</c:f>
              <c:strCache>
                <c:ptCount val="1"/>
                <c:pt idx="0">
                  <c:v>HFD</c:v>
                </c:pt>
              </c:strCache>
            </c:strRef>
          </c:tx>
          <c:dLbls>
            <c:dLbl>
              <c:idx val="1"/>
              <c:layout>
                <c:manualLayout>
                  <c:x val="0.16164805744893634"/>
                  <c:y val="0.17715148721185406"/>
                </c:manualLayout>
              </c:layout>
              <c:showCatName val="1"/>
              <c:showPercent val="1"/>
            </c:dLbl>
            <c:dLbl>
              <c:idx val="4"/>
              <c:layout>
                <c:manualLayout>
                  <c:x val="-0.22772844083599275"/>
                  <c:y val="0.11949939574974285"/>
                </c:manualLayout>
              </c:layout>
              <c:showCatName val="1"/>
              <c:showPercent val="1"/>
            </c:dLbl>
            <c:dLbl>
              <c:idx val="5"/>
              <c:layout>
                <c:manualLayout>
                  <c:x val="-5.569452061077098E-2"/>
                  <c:y val="-2.8300144409267205E-3"/>
                </c:manualLayout>
              </c:layout>
              <c:showCatName val="1"/>
              <c:showPercent val="1"/>
            </c:dLbl>
            <c:numFmt formatCode="0.00%" sourceLinked="0"/>
            <c:showCatName val="1"/>
            <c:showPercent val="1"/>
            <c:showLeaderLines val="1"/>
          </c:dLbls>
          <c:cat>
            <c:strRef>
              <c:f>按抗生素种类和计算!$A$293:$A$300</c:f>
              <c:strCache>
                <c:ptCount val="8"/>
                <c:pt idx="0">
                  <c:v>Aminoglycoside</c:v>
                </c:pt>
                <c:pt idx="1">
                  <c:v>Beta-Lactamase </c:v>
                </c:pt>
                <c:pt idx="2">
                  <c:v>MLSB </c:v>
                </c:pt>
                <c:pt idx="3">
                  <c:v>tetracycline </c:v>
                </c:pt>
                <c:pt idx="4">
                  <c:v>vancomycin </c:v>
                </c:pt>
                <c:pt idx="5">
                  <c:v>Multidrug </c:v>
                </c:pt>
                <c:pt idx="6">
                  <c:v>Sulfonamide</c:v>
                </c:pt>
                <c:pt idx="7">
                  <c:v>other antibiotics </c:v>
                </c:pt>
              </c:strCache>
            </c:strRef>
          </c:cat>
          <c:val>
            <c:numRef>
              <c:f>按抗生素种类和计算!$B$293:$B$300</c:f>
              <c:numCache>
                <c:formatCode>General</c:formatCode>
                <c:ptCount val="8"/>
                <c:pt idx="0">
                  <c:v>5.8526852313479365E-2</c:v>
                </c:pt>
                <c:pt idx="1">
                  <c:v>3.5260488578704459E-2</c:v>
                </c:pt>
                <c:pt idx="2">
                  <c:v>0.51957119653714889</c:v>
                </c:pt>
                <c:pt idx="3">
                  <c:v>0.5937478731292507</c:v>
                </c:pt>
                <c:pt idx="4">
                  <c:v>6.5400123906312934E-3</c:v>
                </c:pt>
                <c:pt idx="5">
                  <c:v>2.7743633890655602E-2</c:v>
                </c:pt>
                <c:pt idx="6">
                  <c:v>2.2698973405682892E-3</c:v>
                </c:pt>
                <c:pt idx="7">
                  <c:v>7.3107083051809534E-3</c:v>
                </c:pt>
              </c:numCache>
            </c:numRef>
          </c:val>
        </c:ser>
        <c:dLbls>
          <c:showCatName val="1"/>
          <c:showPercent val="1"/>
        </c:dLbls>
        <c:firstSliceAng val="0"/>
      </c:pieChart>
    </c:plotArea>
    <c:plotVisOnly val="1"/>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zh-CN"/>
  <c:chart>
    <c:title>
      <c:tx>
        <c:rich>
          <a:bodyPr/>
          <a:lstStyle/>
          <a:p>
            <a:pPr>
              <a:defRPr/>
            </a:pPr>
            <a:r>
              <a:rPr lang="en-US" altLang="zh-CN" sz="1800" b="1" i="0" baseline="0"/>
              <a:t>MRGs in human feces</a:t>
            </a:r>
          </a:p>
        </c:rich>
      </c:tx>
    </c:title>
    <c:plotArea>
      <c:layout/>
      <c:pieChart>
        <c:varyColors val="1"/>
        <c:ser>
          <c:idx val="0"/>
          <c:order val="0"/>
          <c:tx>
            <c:strRef>
              <c:f>按抗生素种类和计算!$D$479</c:f>
              <c:strCache>
                <c:ptCount val="1"/>
                <c:pt idx="0">
                  <c:v>HF</c:v>
                </c:pt>
              </c:strCache>
            </c:strRef>
          </c:tx>
          <c:dLbls>
            <c:showCatName val="1"/>
            <c:showPercent val="1"/>
            <c:showLeaderLines val="1"/>
          </c:dLbls>
          <c:cat>
            <c:strRef>
              <c:f>按抗生素种类和计算!$A$480:$A$487</c:f>
              <c:strCache>
                <c:ptCount val="8"/>
                <c:pt idx="0">
                  <c:v>arsA</c:v>
                </c:pt>
                <c:pt idx="1">
                  <c:v>copA</c:v>
                </c:pt>
                <c:pt idx="2">
                  <c:v>czcA</c:v>
                </c:pt>
                <c:pt idx="3">
                  <c:v>tcrB</c:v>
                </c:pt>
                <c:pt idx="4">
                  <c:v>terW</c:v>
                </c:pt>
                <c:pt idx="5">
                  <c:v>pbrT</c:v>
                </c:pt>
                <c:pt idx="6">
                  <c:v>cadC</c:v>
                </c:pt>
                <c:pt idx="7">
                  <c:v>merA</c:v>
                </c:pt>
              </c:strCache>
            </c:strRef>
          </c:cat>
          <c:val>
            <c:numRef>
              <c:f>按抗生素种类和计算!$D$480:$D$487</c:f>
              <c:numCache>
                <c:formatCode>General</c:formatCode>
                <c:ptCount val="8"/>
                <c:pt idx="0">
                  <c:v>2.6109588710388626E-4</c:v>
                </c:pt>
                <c:pt idx="1">
                  <c:v>3.4799201613515857E-5</c:v>
                </c:pt>
                <c:pt idx="2">
                  <c:v>3.2968670458510623E-4</c:v>
                </c:pt>
                <c:pt idx="3">
                  <c:v>0</c:v>
                </c:pt>
                <c:pt idx="4">
                  <c:v>4.2634138388030924E-6</c:v>
                </c:pt>
                <c:pt idx="5">
                  <c:v>1.4025338052251355E-4</c:v>
                </c:pt>
                <c:pt idx="6">
                  <c:v>1.650381476109463E-6</c:v>
                </c:pt>
                <c:pt idx="7">
                  <c:v>0</c:v>
                </c:pt>
              </c:numCache>
            </c:numRef>
          </c:val>
        </c:ser>
        <c:dLbls>
          <c:showCatName val="1"/>
          <c:showPercent val="1"/>
        </c:dLbls>
        <c:firstSliceAng val="0"/>
      </c:pieChart>
    </c:plotArea>
    <c:plotVisOnly val="1"/>
  </c:chart>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zh-CN"/>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solidFill>
                <a:latin typeface="+mn-lt"/>
                <a:ea typeface="+mn-ea"/>
                <a:cs typeface="+mn-cs"/>
              </a:defRPr>
            </a:pPr>
            <a:r>
              <a:rPr lang="en-US" altLang="zh-CN" sz="1800" b="1" i="0" baseline="0"/>
              <a:t>MRGs in the control mouse feces</a:t>
            </a:r>
            <a:endParaRPr lang="en-US" altLang="en-US"/>
          </a:p>
        </c:rich>
      </c:tx>
    </c:title>
    <c:plotArea>
      <c:layout/>
      <c:pieChart>
        <c:varyColors val="1"/>
        <c:ser>
          <c:idx val="0"/>
          <c:order val="0"/>
          <c:tx>
            <c:strRef>
              <c:f>按抗生素种类和计算!$C$479</c:f>
              <c:strCache>
                <c:ptCount val="1"/>
                <c:pt idx="0">
                  <c:v>C</c:v>
                </c:pt>
              </c:strCache>
            </c:strRef>
          </c:tx>
          <c:dLbls>
            <c:showCatName val="1"/>
            <c:showPercent val="1"/>
            <c:showLeaderLines val="1"/>
          </c:dLbls>
          <c:cat>
            <c:strRef>
              <c:f>按抗生素种类和计算!$A$480:$A$487</c:f>
              <c:strCache>
                <c:ptCount val="8"/>
                <c:pt idx="0">
                  <c:v>arsA</c:v>
                </c:pt>
                <c:pt idx="1">
                  <c:v>copA</c:v>
                </c:pt>
                <c:pt idx="2">
                  <c:v>czcA</c:v>
                </c:pt>
                <c:pt idx="3">
                  <c:v>tcrB</c:v>
                </c:pt>
                <c:pt idx="4">
                  <c:v>terW</c:v>
                </c:pt>
                <c:pt idx="5">
                  <c:v>pbrT</c:v>
                </c:pt>
                <c:pt idx="6">
                  <c:v>cadC</c:v>
                </c:pt>
                <c:pt idx="7">
                  <c:v>merA</c:v>
                </c:pt>
              </c:strCache>
            </c:strRef>
          </c:cat>
          <c:val>
            <c:numRef>
              <c:f>按抗生素种类和计算!$C$480:$C$487</c:f>
              <c:numCache>
                <c:formatCode>General</c:formatCode>
                <c:ptCount val="8"/>
                <c:pt idx="0">
                  <c:v>1.8316623333333567E-5</c:v>
                </c:pt>
                <c:pt idx="1">
                  <c:v>4.0525633333334047E-4</c:v>
                </c:pt>
                <c:pt idx="2">
                  <c:v>5.4732900000001306E-4</c:v>
                </c:pt>
                <c:pt idx="3">
                  <c:v>9.8058466666669705E-6</c:v>
                </c:pt>
                <c:pt idx="4">
                  <c:v>7.9525733333335019E-7</c:v>
                </c:pt>
                <c:pt idx="5">
                  <c:v>1.9295033333333568E-4</c:v>
                </c:pt>
                <c:pt idx="6">
                  <c:v>1.2283476666666945E-5</c:v>
                </c:pt>
                <c:pt idx="7">
                  <c:v>9.4183833333333548E-6</c:v>
                </c:pt>
              </c:numCache>
            </c:numRef>
          </c:val>
        </c:ser>
        <c:dLbls>
          <c:showCatName val="1"/>
          <c:showPercent val="1"/>
        </c:dLbls>
        <c:firstSliceAng val="0"/>
      </c:pieChart>
    </c:plotArea>
    <c:plotVisOnly val="1"/>
  </c:chart>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zh-CN"/>
  <c:chart>
    <c:title>
      <c:tx>
        <c:rich>
          <a:bodyPr/>
          <a:lstStyle/>
          <a:p>
            <a:pPr>
              <a:defRPr/>
            </a:pPr>
            <a:r>
              <a:rPr lang="en-US" altLang="zh-CN" sz="1800" b="1" i="0" baseline="0"/>
              <a:t>MRGs in the HFD mouse feces</a:t>
            </a:r>
          </a:p>
        </c:rich>
      </c:tx>
    </c:title>
    <c:plotArea>
      <c:layout/>
      <c:pieChart>
        <c:varyColors val="1"/>
        <c:ser>
          <c:idx val="0"/>
          <c:order val="0"/>
          <c:tx>
            <c:strRef>
              <c:f>按抗生素种类和计算!$B$479</c:f>
              <c:strCache>
                <c:ptCount val="1"/>
                <c:pt idx="0">
                  <c:v>HFD</c:v>
                </c:pt>
              </c:strCache>
            </c:strRef>
          </c:tx>
          <c:dLbls>
            <c:showCatName val="1"/>
            <c:showPercent val="1"/>
            <c:showLeaderLines val="1"/>
          </c:dLbls>
          <c:cat>
            <c:strRef>
              <c:f>按抗生素种类和计算!$A$480:$A$487</c:f>
              <c:strCache>
                <c:ptCount val="8"/>
                <c:pt idx="0">
                  <c:v>arsA</c:v>
                </c:pt>
                <c:pt idx="1">
                  <c:v>copA</c:v>
                </c:pt>
                <c:pt idx="2">
                  <c:v>czcA</c:v>
                </c:pt>
                <c:pt idx="3">
                  <c:v>tcrB</c:v>
                </c:pt>
                <c:pt idx="4">
                  <c:v>terW</c:v>
                </c:pt>
                <c:pt idx="5">
                  <c:v>pbrT</c:v>
                </c:pt>
                <c:pt idx="6">
                  <c:v>cadC</c:v>
                </c:pt>
                <c:pt idx="7">
                  <c:v>merA</c:v>
                </c:pt>
              </c:strCache>
            </c:strRef>
          </c:cat>
          <c:val>
            <c:numRef>
              <c:f>按抗生素种类和计算!$B$480:$B$487</c:f>
              <c:numCache>
                <c:formatCode>General</c:formatCode>
                <c:ptCount val="8"/>
                <c:pt idx="0">
                  <c:v>6.4418366666666924E-5</c:v>
                </c:pt>
                <c:pt idx="1">
                  <c:v>5.5685555555555542E-4</c:v>
                </c:pt>
                <c:pt idx="2">
                  <c:v>5.9717877777777932E-4</c:v>
                </c:pt>
                <c:pt idx="3">
                  <c:v>1.4028902222222223E-4</c:v>
                </c:pt>
                <c:pt idx="4">
                  <c:v>7.2373133333334614E-5</c:v>
                </c:pt>
                <c:pt idx="5">
                  <c:v>8.460782222222457E-4</c:v>
                </c:pt>
                <c:pt idx="6">
                  <c:v>1.841161333333354E-5</c:v>
                </c:pt>
                <c:pt idx="7">
                  <c:v>7.8612800000001071E-5</c:v>
                </c:pt>
              </c:numCache>
            </c:numRef>
          </c:val>
        </c:ser>
        <c:dLbls>
          <c:showCatName val="1"/>
          <c:showPercent val="1"/>
        </c:dLbls>
        <c:firstSliceAng val="0"/>
      </c:pieChart>
    </c:plotArea>
    <c:plotVisOnly val="1"/>
  </c:chart>
  <c:externalData r:id="rId1"/>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zh-CN"/>
  <c:chart>
    <c:title>
      <c:tx>
        <c:rich>
          <a:bodyPr/>
          <a:lstStyle/>
          <a:p>
            <a:pPr>
              <a:defRPr/>
            </a:pPr>
            <a:r>
              <a:rPr lang="en-US" altLang="en-US"/>
              <a:t>MGEs</a:t>
            </a:r>
            <a:r>
              <a:rPr lang="en-US" altLang="en-US" baseline="0"/>
              <a:t> in human feces</a:t>
            </a:r>
            <a:endParaRPr lang="en-US" altLang="en-US"/>
          </a:p>
        </c:rich>
      </c:tx>
    </c:title>
    <c:plotArea>
      <c:layout/>
      <c:pieChart>
        <c:varyColors val="1"/>
        <c:ser>
          <c:idx val="0"/>
          <c:order val="0"/>
          <c:tx>
            <c:strRef>
              <c:f>按抗生素种类和计算!$C$377</c:f>
              <c:strCache>
                <c:ptCount val="1"/>
                <c:pt idx="0">
                  <c:v>HF</c:v>
                </c:pt>
              </c:strCache>
            </c:strRef>
          </c:tx>
          <c:dLbls>
            <c:dLbl>
              <c:idx val="8"/>
              <c:layout>
                <c:manualLayout>
                  <c:x val="-0.10147737207289505"/>
                  <c:y val="1.0902218816129095E-2"/>
                </c:manualLayout>
              </c:layout>
              <c:showCatName val="1"/>
              <c:showPercent val="1"/>
            </c:dLbl>
            <c:dLbl>
              <c:idx val="11"/>
              <c:layout>
                <c:manualLayout>
                  <c:x val="6.8827093542092127E-2"/>
                  <c:y val="2.5206823284760642E-2"/>
                </c:manualLayout>
              </c:layout>
              <c:showCatName val="1"/>
              <c:showPercent val="1"/>
            </c:dLbl>
            <c:dLbl>
              <c:idx val="13"/>
              <c:layout>
                <c:manualLayout>
                  <c:x val="-0.19961196742815668"/>
                  <c:y val="-2.4052018053706551E-2"/>
                </c:manualLayout>
              </c:layout>
              <c:showCatName val="1"/>
              <c:showPercent val="1"/>
            </c:dLbl>
            <c:numFmt formatCode="0.00%" sourceLinked="0"/>
            <c:txPr>
              <a:bodyPr/>
              <a:lstStyle/>
              <a:p>
                <a:pPr>
                  <a:defRPr sz="800"/>
                </a:pPr>
                <a:endParaRPr lang="zh-CN"/>
              </a:p>
            </c:txPr>
            <c:showCatName val="1"/>
            <c:showPercent val="1"/>
            <c:showLeaderLines val="1"/>
          </c:dLbls>
          <c:cat>
            <c:strRef>
              <c:f>按抗生素种类和计算!$A$378:$A$396</c:f>
              <c:strCache>
                <c:ptCount val="19"/>
                <c:pt idx="0">
                  <c:v>tnpA-02</c:v>
                </c:pt>
                <c:pt idx="1">
                  <c:v>tnpA-03</c:v>
                </c:pt>
                <c:pt idx="2">
                  <c:v>tnpA-04</c:v>
                </c:pt>
                <c:pt idx="3">
                  <c:v>tnpA-05</c:v>
                </c:pt>
                <c:pt idx="4">
                  <c:v>tnpA-06</c:v>
                </c:pt>
                <c:pt idx="5">
                  <c:v>tnpA-07</c:v>
                </c:pt>
                <c:pt idx="6">
                  <c:v>Tp614</c:v>
                </c:pt>
                <c:pt idx="7">
                  <c:v>IncQoriT</c:v>
                </c:pt>
                <c:pt idx="8">
                  <c:v>IncNrep</c:v>
                </c:pt>
                <c:pt idx="9">
                  <c:v>IncPoriT</c:v>
                </c:pt>
                <c:pt idx="10">
                  <c:v>intI-1</c:v>
                </c:pt>
                <c:pt idx="11">
                  <c:v>intl3-01</c:v>
                </c:pt>
                <c:pt idx="12">
                  <c:v>intl3-02</c:v>
                </c:pt>
                <c:pt idx="13">
                  <c:v>pNI105map-F</c:v>
                </c:pt>
                <c:pt idx="14">
                  <c:v>IncP-1ε-trfAε</c:v>
                </c:pt>
                <c:pt idx="15">
                  <c:v>IS613</c:v>
                </c:pt>
                <c:pt idx="16">
                  <c:v>ISCR1</c:v>
                </c:pt>
                <c:pt idx="17">
                  <c:v>IS26</c:v>
                </c:pt>
                <c:pt idx="18">
                  <c:v>IS3</c:v>
                </c:pt>
              </c:strCache>
            </c:strRef>
          </c:cat>
          <c:val>
            <c:numRef>
              <c:f>按抗生素种类和计算!$C$378:$C$396</c:f>
              <c:numCache>
                <c:formatCode>General</c:formatCode>
                <c:ptCount val="19"/>
                <c:pt idx="0">
                  <c:v>7.4199310967732043E-3</c:v>
                </c:pt>
                <c:pt idx="1">
                  <c:v>4.9486423740036306E-4</c:v>
                </c:pt>
                <c:pt idx="2">
                  <c:v>5.5369274401488231E-4</c:v>
                </c:pt>
                <c:pt idx="3">
                  <c:v>2.6058903225974002E-3</c:v>
                </c:pt>
                <c:pt idx="4">
                  <c:v>1.6588263084077741E-3</c:v>
                </c:pt>
                <c:pt idx="5">
                  <c:v>8.5132985495732266E-4</c:v>
                </c:pt>
                <c:pt idx="6">
                  <c:v>2.0622342279425429E-4</c:v>
                </c:pt>
                <c:pt idx="7">
                  <c:v>6.8038932413865456E-8</c:v>
                </c:pt>
                <c:pt idx="8">
                  <c:v>8.7006491837324067E-7</c:v>
                </c:pt>
                <c:pt idx="9">
                  <c:v>6.5817543302148029E-6</c:v>
                </c:pt>
                <c:pt idx="10">
                  <c:v>3.0374494677776216E-3</c:v>
                </c:pt>
                <c:pt idx="11">
                  <c:v>1.7474963128811321E-6</c:v>
                </c:pt>
                <c:pt idx="12">
                  <c:v>1.1931375274590784E-6</c:v>
                </c:pt>
                <c:pt idx="13">
                  <c:v>2.8945536246255399E-4</c:v>
                </c:pt>
                <c:pt idx="14">
                  <c:v>1.0772946503452615E-6</c:v>
                </c:pt>
                <c:pt idx="15">
                  <c:v>2.9558688162617105E-3</c:v>
                </c:pt>
                <c:pt idx="16">
                  <c:v>1.1823811313604003E-7</c:v>
                </c:pt>
                <c:pt idx="17">
                  <c:v>3.1149742731288402E-3</c:v>
                </c:pt>
                <c:pt idx="18">
                  <c:v>6.5645281059077513E-3</c:v>
                </c:pt>
              </c:numCache>
            </c:numRef>
          </c:val>
        </c:ser>
        <c:dLbls>
          <c:showCatName val="1"/>
          <c:showPercent val="1"/>
        </c:dLbls>
        <c:firstSliceAng val="0"/>
      </c:pieChart>
    </c:plotArea>
    <c:plotVisOnly val="1"/>
  </c:chart>
  <c:externalData r:id="rId1"/>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zh-CN"/>
  <c:chart>
    <c:title>
      <c:tx>
        <c:rich>
          <a:bodyPr/>
          <a:lstStyle/>
          <a:p>
            <a:pPr>
              <a:defRPr/>
            </a:pPr>
            <a:r>
              <a:rPr lang="en-US" altLang="zh-CN" sz="1800" b="1" i="0" baseline="0"/>
              <a:t>MGEs in the control mouse feces</a:t>
            </a:r>
          </a:p>
        </c:rich>
      </c:tx>
    </c:title>
    <c:plotArea>
      <c:layout/>
      <c:pieChart>
        <c:varyColors val="1"/>
        <c:ser>
          <c:idx val="0"/>
          <c:order val="0"/>
          <c:tx>
            <c:strRef>
              <c:f>按抗生素种类和计算!$B$377</c:f>
              <c:strCache>
                <c:ptCount val="1"/>
                <c:pt idx="0">
                  <c:v>MF</c:v>
                </c:pt>
              </c:strCache>
            </c:strRef>
          </c:tx>
          <c:dLbls>
            <c:dLbl>
              <c:idx val="11"/>
              <c:layout>
                <c:manualLayout>
                  <c:x val="-0.2056538917108702"/>
                  <c:y val="0.13314043829137645"/>
                </c:manualLayout>
              </c:layout>
              <c:showCatName val="1"/>
              <c:showPercent val="1"/>
            </c:dLbl>
            <c:numFmt formatCode="0.00%" sourceLinked="0"/>
            <c:txPr>
              <a:bodyPr/>
              <a:lstStyle/>
              <a:p>
                <a:pPr>
                  <a:defRPr sz="800"/>
                </a:pPr>
                <a:endParaRPr lang="zh-CN"/>
              </a:p>
            </c:txPr>
            <c:showCatName val="1"/>
            <c:showPercent val="1"/>
            <c:showLeaderLines val="1"/>
          </c:dLbls>
          <c:cat>
            <c:strRef>
              <c:f>按抗生素种类和计算!$A$378:$A$396</c:f>
              <c:strCache>
                <c:ptCount val="19"/>
                <c:pt idx="0">
                  <c:v>tnpA-02</c:v>
                </c:pt>
                <c:pt idx="1">
                  <c:v>tnpA-03</c:v>
                </c:pt>
                <c:pt idx="2">
                  <c:v>tnpA-04</c:v>
                </c:pt>
                <c:pt idx="3">
                  <c:v>tnpA-05</c:v>
                </c:pt>
                <c:pt idx="4">
                  <c:v>tnpA-06</c:v>
                </c:pt>
                <c:pt idx="5">
                  <c:v>tnpA-07</c:v>
                </c:pt>
                <c:pt idx="6">
                  <c:v>Tp614</c:v>
                </c:pt>
                <c:pt idx="7">
                  <c:v>IncQoriT</c:v>
                </c:pt>
                <c:pt idx="8">
                  <c:v>IncNrep</c:v>
                </c:pt>
                <c:pt idx="9">
                  <c:v>IncPoriT</c:v>
                </c:pt>
                <c:pt idx="10">
                  <c:v>intI-1</c:v>
                </c:pt>
                <c:pt idx="11">
                  <c:v>intl3-01</c:v>
                </c:pt>
                <c:pt idx="12">
                  <c:v>intl3-02</c:v>
                </c:pt>
                <c:pt idx="13">
                  <c:v>pNI105map-F</c:v>
                </c:pt>
                <c:pt idx="14">
                  <c:v>IncP-1ε-trfAε</c:v>
                </c:pt>
                <c:pt idx="15">
                  <c:v>IS613</c:v>
                </c:pt>
                <c:pt idx="16">
                  <c:v>ISCR1</c:v>
                </c:pt>
                <c:pt idx="17">
                  <c:v>IS26</c:v>
                </c:pt>
                <c:pt idx="18">
                  <c:v>IS3</c:v>
                </c:pt>
              </c:strCache>
            </c:strRef>
          </c:cat>
          <c:val>
            <c:numRef>
              <c:f>按抗生素种类和计算!$B$378:$B$396</c:f>
              <c:numCache>
                <c:formatCode>General</c:formatCode>
                <c:ptCount val="19"/>
                <c:pt idx="0">
                  <c:v>8.5339502328791265E-5</c:v>
                </c:pt>
                <c:pt idx="1">
                  <c:v>3.6061738758902729E-3</c:v>
                </c:pt>
                <c:pt idx="2">
                  <c:v>8.0743101519203267E-6</c:v>
                </c:pt>
                <c:pt idx="3">
                  <c:v>1.81418952663291E-5</c:v>
                </c:pt>
                <c:pt idx="4">
                  <c:v>2.0380562222682172E-3</c:v>
                </c:pt>
                <c:pt idx="5">
                  <c:v>0</c:v>
                </c:pt>
                <c:pt idx="6">
                  <c:v>9.1910157910538522E-7</c:v>
                </c:pt>
                <c:pt idx="7">
                  <c:v>1.225248465814424E-2</c:v>
                </c:pt>
                <c:pt idx="8">
                  <c:v>1.8378311996968245E-5</c:v>
                </c:pt>
                <c:pt idx="9">
                  <c:v>4.1034826781965577E-5</c:v>
                </c:pt>
                <c:pt idx="10">
                  <c:v>2.4646832974083892E-3</c:v>
                </c:pt>
                <c:pt idx="11">
                  <c:v>5.0804321999367525E-6</c:v>
                </c:pt>
                <c:pt idx="12">
                  <c:v>5.9628172168120823E-6</c:v>
                </c:pt>
                <c:pt idx="13">
                  <c:v>2.7891600937758469E-5</c:v>
                </c:pt>
                <c:pt idx="14">
                  <c:v>7.256156352325432E-4</c:v>
                </c:pt>
                <c:pt idx="15">
                  <c:v>1.3121862086602476E-3</c:v>
                </c:pt>
                <c:pt idx="16">
                  <c:v>5.6148598788369386E-6</c:v>
                </c:pt>
                <c:pt idx="17">
                  <c:v>6.1675059147680394E-6</c:v>
                </c:pt>
                <c:pt idx="18">
                  <c:v>2.5939251888844906E-6</c:v>
                </c:pt>
              </c:numCache>
            </c:numRef>
          </c:val>
        </c:ser>
        <c:dLbls>
          <c:showCatName val="1"/>
          <c:showPercent val="1"/>
        </c:dLbls>
        <c:firstSliceAng val="0"/>
      </c:pieChart>
    </c:plotArea>
    <c:plotVisOnly val="1"/>
  </c:chart>
  <c:externalData r:id="rId1"/>
</c:chartSpace>
</file>

<file path=word/charts/chart9.xml><?xml version="1.0" encoding="utf-8"?>
<c:chartSpace xmlns:c="http://schemas.openxmlformats.org/drawingml/2006/chart" xmlns:a="http://schemas.openxmlformats.org/drawingml/2006/main" xmlns:r="http://schemas.openxmlformats.org/officeDocument/2006/relationships">
  <c:date1904 val="1"/>
  <c:lang val="zh-CN"/>
  <c:chart>
    <c:title>
      <c:tx>
        <c:rich>
          <a:bodyPr/>
          <a:lstStyle/>
          <a:p>
            <a:pPr>
              <a:defRPr/>
            </a:pPr>
            <a:r>
              <a:rPr lang="en-US" altLang="en-US"/>
              <a:t>MGEs</a:t>
            </a:r>
            <a:r>
              <a:rPr lang="en-US" altLang="en-US" baseline="0"/>
              <a:t> in the HFD mouse feces</a:t>
            </a:r>
            <a:endParaRPr lang="en-US" altLang="en-US"/>
          </a:p>
        </c:rich>
      </c:tx>
      <c:layout>
        <c:manualLayout>
          <c:xMode val="edge"/>
          <c:yMode val="edge"/>
          <c:x val="0.19968768852147201"/>
          <c:y val="1.7223328252225483E-2"/>
        </c:manualLayout>
      </c:layout>
    </c:title>
    <c:plotArea>
      <c:layout/>
      <c:pieChart>
        <c:varyColors val="1"/>
        <c:ser>
          <c:idx val="0"/>
          <c:order val="0"/>
          <c:tx>
            <c:strRef>
              <c:f>按抗生素种类和计算!$D$377</c:f>
              <c:strCache>
                <c:ptCount val="1"/>
                <c:pt idx="0">
                  <c:v>HFD</c:v>
                </c:pt>
              </c:strCache>
            </c:strRef>
          </c:tx>
          <c:dLbls>
            <c:dLbl>
              <c:idx val="0"/>
              <c:layout>
                <c:manualLayout>
                  <c:x val="0.40521331152517326"/>
                  <c:y val="5.9663507700319522E-2"/>
                </c:manualLayout>
              </c:layout>
              <c:showCatName val="1"/>
              <c:showPercent val="1"/>
            </c:dLbl>
            <c:dLbl>
              <c:idx val="7"/>
              <c:layout>
                <c:manualLayout>
                  <c:x val="-6.3392430132920063E-2"/>
                  <c:y val="-0.15108007564551018"/>
                </c:manualLayout>
              </c:layout>
              <c:showCatName val="1"/>
              <c:showPercent val="1"/>
            </c:dLbl>
            <c:dLbl>
              <c:idx val="8"/>
              <c:layout>
                <c:manualLayout>
                  <c:x val="-9.1856347136816924E-2"/>
                  <c:y val="-2.5057059682940596E-2"/>
                </c:manualLayout>
              </c:layout>
              <c:showCatName val="1"/>
              <c:showPercent val="1"/>
            </c:dLbl>
            <c:dLbl>
              <c:idx val="9"/>
              <c:layout>
                <c:manualLayout>
                  <c:x val="-6.7902103791838919E-2"/>
                  <c:y val="-0.43573040473465657"/>
                </c:manualLayout>
              </c:layout>
              <c:showCatName val="1"/>
              <c:showPercent val="1"/>
            </c:dLbl>
            <c:dLbl>
              <c:idx val="11"/>
              <c:layout>
                <c:manualLayout>
                  <c:x val="-0.19820261713627671"/>
                  <c:y val="0.13988880616736796"/>
                </c:manualLayout>
              </c:layout>
              <c:showCatName val="1"/>
              <c:showPercent val="1"/>
            </c:dLbl>
            <c:dLbl>
              <c:idx val="12"/>
              <c:layout>
                <c:manualLayout>
                  <c:x val="-0.2502746099477699"/>
                  <c:y val="5.1248487873149506E-2"/>
                </c:manualLayout>
              </c:layout>
              <c:showCatName val="1"/>
              <c:showPercent val="1"/>
            </c:dLbl>
            <c:dLbl>
              <c:idx val="14"/>
              <c:layout>
                <c:manualLayout>
                  <c:x val="-2.5576028767671694E-2"/>
                  <c:y val="-1.641261127354985E-2"/>
                </c:manualLayout>
              </c:layout>
              <c:showCatName val="1"/>
              <c:showPercent val="1"/>
            </c:dLbl>
            <c:dLbl>
              <c:idx val="15"/>
              <c:layout>
                <c:manualLayout>
                  <c:x val="-1.6940267113853321E-2"/>
                  <c:y val="-1.5593214822369171E-3"/>
                </c:manualLayout>
              </c:layout>
              <c:showCatName val="1"/>
              <c:showPercent val="1"/>
            </c:dLbl>
            <c:dLbl>
              <c:idx val="17"/>
              <c:layout>
                <c:manualLayout>
                  <c:x val="0.20852748719021438"/>
                  <c:y val="-2.3244712302609811E-3"/>
                </c:manualLayout>
              </c:layout>
              <c:showCatName val="1"/>
              <c:showPercent val="1"/>
            </c:dLbl>
            <c:dLbl>
              <c:idx val="18"/>
              <c:layout>
                <c:manualLayout>
                  <c:x val="0.29941868240721736"/>
                  <c:y val="1.1201944201841133E-3"/>
                </c:manualLayout>
              </c:layout>
              <c:showCatName val="1"/>
              <c:showPercent val="1"/>
            </c:dLbl>
            <c:numFmt formatCode="0.00%" sourceLinked="0"/>
            <c:showCatName val="1"/>
            <c:showPercent val="1"/>
            <c:showLeaderLines val="1"/>
          </c:dLbls>
          <c:cat>
            <c:strRef>
              <c:f>按抗生素种类和计算!$A$378:$A$396</c:f>
              <c:strCache>
                <c:ptCount val="19"/>
                <c:pt idx="0">
                  <c:v>tnpA-02</c:v>
                </c:pt>
                <c:pt idx="1">
                  <c:v>tnpA-03</c:v>
                </c:pt>
                <c:pt idx="2">
                  <c:v>tnpA-04</c:v>
                </c:pt>
                <c:pt idx="3">
                  <c:v>tnpA-05</c:v>
                </c:pt>
                <c:pt idx="4">
                  <c:v>tnpA-06</c:v>
                </c:pt>
                <c:pt idx="5">
                  <c:v>tnpA-07</c:v>
                </c:pt>
                <c:pt idx="6">
                  <c:v>Tp614</c:v>
                </c:pt>
                <c:pt idx="7">
                  <c:v>IncQoriT</c:v>
                </c:pt>
                <c:pt idx="8">
                  <c:v>IncNrep</c:v>
                </c:pt>
                <c:pt idx="9">
                  <c:v>IncPoriT</c:v>
                </c:pt>
                <c:pt idx="10">
                  <c:v>intI-1</c:v>
                </c:pt>
                <c:pt idx="11">
                  <c:v>intl3-01</c:v>
                </c:pt>
                <c:pt idx="12">
                  <c:v>intl3-02</c:v>
                </c:pt>
                <c:pt idx="13">
                  <c:v>pNI105map-F</c:v>
                </c:pt>
                <c:pt idx="14">
                  <c:v>IncP-1ε-trfAε</c:v>
                </c:pt>
                <c:pt idx="15">
                  <c:v>IS613</c:v>
                </c:pt>
                <c:pt idx="16">
                  <c:v>ISCR1</c:v>
                </c:pt>
                <c:pt idx="17">
                  <c:v>IS26</c:v>
                </c:pt>
                <c:pt idx="18">
                  <c:v>IS3</c:v>
                </c:pt>
              </c:strCache>
            </c:strRef>
          </c:cat>
          <c:val>
            <c:numRef>
              <c:f>按抗生素种类和计算!$D$378:$D$396</c:f>
              <c:numCache>
                <c:formatCode>General</c:formatCode>
                <c:ptCount val="19"/>
                <c:pt idx="0">
                  <c:v>1.6293191111111383E-4</c:v>
                </c:pt>
                <c:pt idx="1">
                  <c:v>2.7626666666666681E-2</c:v>
                </c:pt>
                <c:pt idx="2">
                  <c:v>0</c:v>
                </c:pt>
                <c:pt idx="3">
                  <c:v>0</c:v>
                </c:pt>
                <c:pt idx="4">
                  <c:v>1.2402222222222222E-2</c:v>
                </c:pt>
                <c:pt idx="5">
                  <c:v>0</c:v>
                </c:pt>
                <c:pt idx="6">
                  <c:v>0</c:v>
                </c:pt>
                <c:pt idx="7">
                  <c:v>8.1536088888891159E-4</c:v>
                </c:pt>
                <c:pt idx="8">
                  <c:v>2.4860073333333332E-4</c:v>
                </c:pt>
                <c:pt idx="9">
                  <c:v>0</c:v>
                </c:pt>
                <c:pt idx="10">
                  <c:v>9.0622222222223985E-3</c:v>
                </c:pt>
                <c:pt idx="11">
                  <c:v>0</c:v>
                </c:pt>
                <c:pt idx="12">
                  <c:v>0</c:v>
                </c:pt>
                <c:pt idx="13">
                  <c:v>8.2022311111111122E-4</c:v>
                </c:pt>
                <c:pt idx="14">
                  <c:v>2.2511111111111412E-3</c:v>
                </c:pt>
                <c:pt idx="15">
                  <c:v>1.1736874444444561E-3</c:v>
                </c:pt>
                <c:pt idx="16">
                  <c:v>4.0899802222222234E-5</c:v>
                </c:pt>
                <c:pt idx="17">
                  <c:v>0</c:v>
                </c:pt>
                <c:pt idx="18">
                  <c:v>0</c:v>
                </c:pt>
              </c:numCache>
            </c:numRef>
          </c:val>
        </c:ser>
        <c:dLbls>
          <c:showCatName val="1"/>
          <c:showPercent val="1"/>
        </c:dLbls>
        <c:firstSliceAng val="0"/>
      </c:pieChart>
    </c:plotArea>
    <c:plotVisOnly val="1"/>
  </c:chart>
  <c:externalData r:id="rId1"/>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C8DD58A-C796-4B28-93EC-737F9CBAAF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2</TotalTime>
  <Pages>24</Pages>
  <Words>5748</Words>
  <Characters>32766</Characters>
  <Application>Microsoft Office Word</Application>
  <DocSecurity>0</DocSecurity>
  <Lines>273</Lines>
  <Paragraphs>76</Paragraphs>
  <ScaleCrop>false</ScaleCrop>
  <Company/>
  <LinksUpToDate>false</LinksUpToDate>
  <CharactersWithSpaces>3843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known</dc:creator>
  <cp:lastModifiedBy>wangrui</cp:lastModifiedBy>
  <cp:revision>108</cp:revision>
  <dcterms:created xsi:type="dcterms:W3CDTF">1988-12-26T07:34:00Z</dcterms:created>
  <dcterms:modified xsi:type="dcterms:W3CDTF">2020-07-31T09:52:00Z</dcterms:modified>
</cp:coreProperties>
</file>